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0B35F207" w:rsidR="00B93196" w:rsidRDefault="00745446">
      <w:pPr>
        <w:pStyle w:val="TitlePage"/>
        <w:jc w:val="center"/>
      </w:pPr>
      <w:r>
        <w:rPr>
          <w:b/>
          <w:bCs/>
        </w:rPr>
        <w:t xml:space="preserve">Detecting </w:t>
      </w:r>
      <w:r w:rsidR="00390672">
        <w:rPr>
          <w:b/>
          <w:bCs/>
        </w:rPr>
        <w:t xml:space="preserve">Higher Order </w:t>
      </w:r>
      <w:r w:rsidR="002F1415">
        <w:rPr>
          <w:b/>
          <w:bCs/>
        </w:rPr>
        <w:t xml:space="preserve">Competitive </w:t>
      </w:r>
      <w:r w:rsidR="00390672">
        <w:rPr>
          <w:b/>
          <w:bCs/>
        </w:rPr>
        <w:t>Interaction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5C0A8E7A" w14:textId="04BA2A4C" w:rsidR="00B93196" w:rsidRDefault="00524B65" w:rsidP="002F762A">
      <w:pPr>
        <w:pStyle w:val="TitlePage"/>
      </w:pPr>
      <w:r>
        <w:t xml:space="preserve">I think this is a great </w:t>
      </w:r>
      <w:r w:rsidR="00C557AF">
        <w:t>start</w:t>
      </w:r>
      <w:r>
        <w:t>.  What I think we need are clearer expectations</w:t>
      </w:r>
      <w:r w:rsidR="00C557AF">
        <w:t xml:space="preserve"> or hypotheses</w:t>
      </w:r>
      <w:r>
        <w:t xml:space="preserve"> from the outset about what will cause a higher order interaction (which to me is trait change</w:t>
      </w:r>
      <w:r w:rsidR="00AE54AF">
        <w:t xml:space="preserve"> in response to competitors</w:t>
      </w:r>
      <w:r>
        <w:t>)</w:t>
      </w:r>
      <w:r w:rsidR="00AE54AF">
        <w:t xml:space="preserve"> so that when we present our modeling results they support a hypothesis, and help to refine that hypothesis.</w:t>
      </w:r>
      <w:r w:rsidR="00C557AF">
        <w:t xml:space="preserve">  Otherwise someone might think that this paper builds a quirky model and finds some HOIs, but does not get at general issues.  This is just a matter of framing that we should talk about.</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0" w:name="abstract"/>
      <w:bookmarkEnd w:id="0"/>
      <w:r>
        <w:lastRenderedPageBreak/>
        <w:t>Abstract</w:t>
      </w:r>
    </w:p>
    <w:p w14:paraId="380B27D3" w14:textId="7737EB9C" w:rsidR="00B93196" w:rsidRDefault="00386CB5">
      <w:pPr>
        <w:spacing w:after="202"/>
        <w:contextualSpacing/>
      </w:pPr>
      <w:r>
        <w:t>Most communities on earth contain</w:t>
      </w:r>
      <w:r w:rsidR="00390672">
        <w:t xml:space="preserve"> many more than two species, and almost every species interacts with more than one </w:t>
      </w:r>
      <w:r w:rsidR="00163557">
        <w:t>competitor. When</w:t>
      </w:r>
      <w:r>
        <w:t xml:space="preserve"> species interact with two or more competitors at a time, </w:t>
      </w:r>
      <w:r w:rsidR="00390672">
        <w:t>higher order interactions (HOIs) c</w:t>
      </w:r>
      <w:r w:rsidR="00735D12">
        <w:t>an</w:t>
      </w:r>
      <w:r w:rsidR="00390672">
        <w:t xml:space="preserve"> invalidate the application of classical theories of species competition based on pairwise </w:t>
      </w:r>
      <w:commentRangeStart w:id="1"/>
      <w:r w:rsidR="00735D12">
        <w:t>interactions</w:t>
      </w:r>
      <w:commentRangeEnd w:id="1"/>
      <w:r w:rsidR="00735D12">
        <w:rPr>
          <w:rStyle w:val="CommentReference"/>
        </w:rPr>
        <w:commentReference w:id="1"/>
      </w:r>
      <w:r w:rsidR="00390672">
        <w:t xml:space="preserve">. HOIs occur when </w:t>
      </w:r>
      <w:r w:rsidR="003C16DF">
        <w:t xml:space="preserve">the strength of </w:t>
      </w:r>
      <w:r w:rsidR="00390672">
        <w:t xml:space="preserve">competition between two species depends on the density of other species in the community. </w:t>
      </w:r>
      <w:commentRangeStart w:id="2"/>
      <w:r w:rsidR="003C16DF">
        <w:t>It is therefore critical to understand how often and by what mechanisms HOIs arise in order to</w:t>
      </w:r>
      <w:r w:rsidR="00390672">
        <w:t xml:space="preserve"> </w:t>
      </w:r>
      <w:r w:rsidR="003C16DF">
        <w:t>extend pairwise</w:t>
      </w:r>
      <w:r w:rsidR="00390672">
        <w:t xml:space="preserve"> </w:t>
      </w:r>
      <w:commentRangeEnd w:id="2"/>
      <w:r w:rsidR="003C16DF">
        <w:rPr>
          <w:rStyle w:val="CommentReference"/>
        </w:rPr>
        <w:commentReference w:id="2"/>
      </w:r>
      <w:r w:rsidR="00390672">
        <w:t xml:space="preserve">ecological theory to multi-species communities. In this paper we use simple competition models to illustrate </w:t>
      </w:r>
      <w:r w:rsidR="003C16DF">
        <w:t>potential</w:t>
      </w:r>
      <w:r w:rsidR="00390672">
        <w:t xml:space="preserve"> causes of HOIs and their interpretation</w:t>
      </w:r>
      <w:r w:rsidR="003C16DF">
        <w:t xml:space="preserve"> in a community context</w:t>
      </w:r>
      <w:r w:rsidR="00B00A38">
        <w:t xml:space="preserve">. </w:t>
      </w:r>
      <w:r w:rsidR="001F3D0E">
        <w:t>W</w:t>
      </w:r>
      <w:r w:rsidR="00B00A38">
        <w:t xml:space="preserve">e quantify the higher order interactions emerging in a system of annual plants </w:t>
      </w:r>
      <w:r w:rsidR="001F3D0E">
        <w:t xml:space="preserve">differing in their growth phenology </w:t>
      </w:r>
      <w:r w:rsidR="00136E54">
        <w:t xml:space="preserve">and </w:t>
      </w:r>
      <w:r w:rsidR="00B00A38">
        <w:t xml:space="preserve">competing for </w:t>
      </w:r>
      <w:r w:rsidR="00745446">
        <w:t>a single shared</w:t>
      </w:r>
      <w:r w:rsidR="00B00A38">
        <w:t xml:space="preserve"> resource.  </w:t>
      </w:r>
      <w:r w:rsidR="00C32A0E">
        <w:t>We find that higher order interactions emerge most strongly for late season competitors</w:t>
      </w:r>
      <w:r w:rsidR="00613E37">
        <w:t>- species that</w:t>
      </w:r>
      <w:r w:rsidR="00C32A0E">
        <w:t xml:space="preserve"> experienc</w:t>
      </w:r>
      <w:r w:rsidR="00613E37">
        <w:t>e</w:t>
      </w:r>
      <w:r w:rsidR="00C32A0E">
        <w:t xml:space="preserve"> a competitive environment</w:t>
      </w:r>
      <w:r w:rsidR="00745446">
        <w:t xml:space="preserve"> strongly modified</w:t>
      </w:r>
      <w:r w:rsidR="00C32A0E">
        <w:t xml:space="preserve"> by earlier </w:t>
      </w:r>
      <w:r w:rsidR="00613E37">
        <w:t>growing</w:t>
      </w:r>
      <w:r w:rsidR="00C32A0E">
        <w:t xml:space="preserve"> competitors. </w:t>
      </w:r>
      <w:r w:rsidR="00390672">
        <w:t xml:space="preserve">We </w:t>
      </w:r>
      <w:r w:rsidR="00F95078">
        <w:t xml:space="preserve">use these results to </w:t>
      </w:r>
      <w:r w:rsidR="00390672">
        <w:t>discuss possible pitfalls in detecting HOIs in empirical data</w:t>
      </w:r>
      <w:r w:rsidR="003C16DF">
        <w:t>sets</w:t>
      </w:r>
      <w:r w:rsidR="00390672">
        <w:t xml:space="preserve">.  We conclude that HOIs </w:t>
      </w:r>
      <w:r w:rsidR="003C16DF">
        <w:t>are</w:t>
      </w:r>
      <w:r w:rsidR="00390672">
        <w:t xml:space="preserve"> likely to arise when </w:t>
      </w:r>
      <w:r w:rsidR="003C16DF">
        <w:t xml:space="preserve">competitive effects </w:t>
      </w:r>
      <w:r w:rsidR="00C65956">
        <w:t>arise over</w:t>
      </w:r>
      <w:r w:rsidR="00390672">
        <w:t xml:space="preserve"> </w:t>
      </w:r>
      <w:r w:rsidR="003C16DF">
        <w:t xml:space="preserve">time </w:t>
      </w:r>
      <w:r w:rsidR="00390672">
        <w:t xml:space="preserve">periods </w:t>
      </w:r>
      <w:r w:rsidR="003C16DF">
        <w:t>in which</w:t>
      </w:r>
      <w:r w:rsidR="00390672">
        <w:t xml:space="preserve"> competition or competitor densities are not constant. Clarifying the source of HOIs in simple analytical and simulation models may help us better understand the true nature of competition and stability </w:t>
      </w:r>
      <w:r w:rsidR="003C16DF">
        <w:t>in</w:t>
      </w:r>
      <w:r w:rsidR="00390672">
        <w:t xml:space="preserve"> multi-species communities.</w:t>
      </w:r>
    </w:p>
    <w:p w14:paraId="1F03993B" w14:textId="77777777" w:rsidR="00B93196" w:rsidRDefault="00B93196">
      <w:pPr>
        <w:spacing w:after="202"/>
        <w:contextualSpacing/>
      </w:pPr>
    </w:p>
    <w:p w14:paraId="681A1C29" w14:textId="63A8A1D3" w:rsidR="00B93196" w:rsidRPr="0061034E" w:rsidRDefault="00390672" w:rsidP="004D2A59">
      <w:pPr>
        <w:spacing w:after="202"/>
        <w:ind w:firstLine="0"/>
        <w:contextualSpacing/>
        <w:rPr>
          <w:i/>
          <w:iCs/>
        </w:rPr>
      </w:pPr>
      <w:r>
        <w:rPr>
          <w:i/>
          <w:iCs/>
        </w:rPr>
        <w:t>Key words: competition, coexistence theory</w:t>
      </w:r>
      <w:r w:rsidR="00735D12">
        <w:rPr>
          <w:i/>
          <w:iCs/>
        </w:rPr>
        <w:t>, phenology, annual plants, ?intransitivity?</w:t>
      </w:r>
    </w:p>
    <w:p w14:paraId="4CB745C8" w14:textId="77777777" w:rsidR="0061034E" w:rsidRDefault="0061034E">
      <w:pPr>
        <w:rPr>
          <w:rFonts w:eastAsia="Noto Sans CJK SC Regular" w:cs="FreeSans"/>
          <w:b/>
          <w:szCs w:val="28"/>
        </w:rPr>
      </w:pPr>
      <w:bookmarkStart w:id="3" w:name="introduction"/>
      <w:bookmarkEnd w:id="3"/>
      <w:r>
        <w:br w:type="page"/>
      </w:r>
    </w:p>
    <w:p w14:paraId="2DFCF149" w14:textId="77777777" w:rsidR="00B93196" w:rsidRDefault="00390672">
      <w:pPr>
        <w:pStyle w:val="Heading"/>
      </w:pPr>
      <w:r>
        <w:lastRenderedPageBreak/>
        <w:t>Introduction</w:t>
      </w:r>
    </w:p>
    <w:p w14:paraId="5BC13903" w14:textId="7B6A5540" w:rsidR="00B93196" w:rsidRDefault="00390672">
      <w:pPr>
        <w:spacing w:after="202"/>
        <w:contextualSpacing/>
      </w:pPr>
      <w:r>
        <w:t xml:space="preserve">Almost every species on earth interacts with a </w:t>
      </w:r>
      <w:commentRangeStart w:id="4"/>
      <w:r w:rsidR="00024622">
        <w:t>diversity</w:t>
      </w:r>
      <w:commentRangeEnd w:id="4"/>
      <w:r w:rsidR="00024622">
        <w:rPr>
          <w:rStyle w:val="CommentReference"/>
        </w:rPr>
        <w:commentReference w:id="4"/>
      </w:r>
      <w:r>
        <w:t xml:space="preserve"> of predators, pathogens and competitors. </w:t>
      </w:r>
      <w:commentRangeStart w:id="5"/>
      <w:r>
        <w:t>And the den</w:t>
      </w:r>
      <w:r w:rsidR="003017BD">
        <w:t>sities of each of these species</w:t>
      </w:r>
      <w:r>
        <w:t xml:space="preserve"> are themselves determined by interactions with yet other species in the community</w:t>
      </w:r>
      <w:commentRangeEnd w:id="5"/>
      <w:r w:rsidR="00024622">
        <w:rPr>
          <w:rStyle w:val="CommentReference"/>
        </w:rPr>
        <w:commentReference w:id="5"/>
      </w:r>
      <w:r>
        <w:t xml:space="preserve">. </w:t>
      </w:r>
      <w:commentRangeStart w:id="6"/>
      <w:r w:rsidR="00024622">
        <w:t>Despite this reality</w:t>
      </w:r>
      <w:r>
        <w:t xml:space="preserve">, most classical models in community ecology summarize species interactions </w:t>
      </w:r>
      <w:r w:rsidR="00525B6E">
        <w:t xml:space="preserve">assuming </w:t>
      </w:r>
      <w:commentRangeStart w:id="7"/>
      <w:r w:rsidR="00525B6E">
        <w:t xml:space="preserve">that the per capita effect of one species on another is independent of the densities </w:t>
      </w:r>
      <w:commentRangeEnd w:id="7"/>
      <w:r w:rsidR="00C8696F">
        <w:rPr>
          <w:rStyle w:val="CommentReference"/>
        </w:rPr>
        <w:commentReference w:id="7"/>
      </w:r>
      <w:r w:rsidR="00525B6E">
        <w:t>of other species in the system</w:t>
      </w:r>
      <w:r>
        <w:t xml:space="preserve">. In particular, </w:t>
      </w:r>
      <w:r w:rsidR="00024622">
        <w:t xml:space="preserve">models </w:t>
      </w:r>
      <w:r w:rsidR="008017B3">
        <w:t xml:space="preserve">with </w:t>
      </w:r>
      <w:r w:rsidR="00A91CBB">
        <w:t xml:space="preserve">such </w:t>
      </w:r>
      <w:r w:rsidR="008017B3">
        <w:t xml:space="preserve">fixed </w:t>
      </w:r>
      <w:r w:rsidR="00A91CBB">
        <w:t>per capita competitive effects</w:t>
      </w:r>
      <w:r>
        <w:t xml:space="preserve"> 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t xml:space="preserve"> that the </w:t>
      </w:r>
      <w:r w:rsidR="00B3111A">
        <w:t>dynamics</w:t>
      </w:r>
      <w:r>
        <w:t xml:space="preserve"> of multi-species species competition can be predicted by </w:t>
      </w:r>
      <w:r w:rsidR="00B3111A">
        <w:t>understanding</w:t>
      </w:r>
      <w:r>
        <w:t xml:space="preserve"> competition between all </w:t>
      </w:r>
      <w:r w:rsidR="00B3111A">
        <w:t xml:space="preserve">competitive </w:t>
      </w:r>
      <w:r>
        <w:t>pair</w:t>
      </w:r>
      <w:r w:rsidR="005A5626">
        <w:t xml:space="preserve">s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w:t>
      </w:r>
      <w:commentRangeEnd w:id="6"/>
      <w:r w:rsidR="00024622">
        <w:rPr>
          <w:rStyle w:val="CommentReference"/>
        </w:rPr>
        <w:commentReference w:id="6"/>
      </w:r>
      <w:r w:rsidR="00024622">
        <w:t>T</w:t>
      </w:r>
      <w:r w:rsidR="005A5626">
        <w:t xml:space="preserve">his idea </w:t>
      </w:r>
      <w:r>
        <w:t xml:space="preserve">is </w:t>
      </w:r>
      <w:r w:rsidR="008817B9">
        <w:t xml:space="preserve">also </w:t>
      </w:r>
      <w:r>
        <w:t xml:space="preserve">foundational </w:t>
      </w:r>
      <w:r w:rsidR="005A5626">
        <w:t>to recent efforts to</w:t>
      </w:r>
      <w:r>
        <w:t xml:space="preserve"> </w:t>
      </w:r>
      <w:r w:rsidR="00C60F12">
        <w:t>relate</w:t>
      </w:r>
      <w:r>
        <w:t xml:space="preserve"> species’ </w:t>
      </w:r>
      <w:r w:rsidR="00024622">
        <w:t xml:space="preserve">functional </w:t>
      </w:r>
      <w:r>
        <w:t xml:space="preserve">traits </w:t>
      </w:r>
      <w:r w:rsidR="00C60F12">
        <w:t xml:space="preserve">and phylogenetic relationships </w:t>
      </w:r>
      <w:r>
        <w:t xml:space="preserve">to </w:t>
      </w:r>
      <w:r w:rsidR="00C60F12">
        <w:t>the outcome of their competitive dynamic</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 xml:space="preserve">(Adler et al. 2013, </w:t>
      </w:r>
      <w:r w:rsidR="00C60F12">
        <w:rPr>
          <w:noProof/>
        </w:rPr>
        <w:t xml:space="preserve">Godoy et al. 2014, </w:t>
      </w:r>
      <w:r w:rsidR="005A5626">
        <w:rPr>
          <w:noProof/>
        </w:rPr>
        <w:t>Kraft et al. 2015)</w:t>
      </w:r>
      <w:r w:rsidR="005A5626">
        <w:fldChar w:fldCharType="end"/>
      </w:r>
      <w:r>
        <w:t>.</w:t>
      </w:r>
    </w:p>
    <w:p w14:paraId="2A041BF3" w14:textId="2B3DF9DC" w:rsidR="00BD75EE" w:rsidRDefault="00390672">
      <w:pPr>
        <w:spacing w:after="202"/>
        <w:contextualSpacing/>
      </w:pPr>
      <w:r>
        <w:t xml:space="preserve">The </w:t>
      </w:r>
      <w:r w:rsidR="00024622">
        <w:t>potential for</w:t>
      </w:r>
      <w:r>
        <w:t xml:space="preserve"> higher order interactions (HOIs) between species challenges the core assumption of many classical models in ecology</w:t>
      </w:r>
      <w:r w:rsidR="005A5626">
        <w:t xml:space="preserve"> </w:t>
      </w:r>
      <w:r w:rsidR="005A5626">
        <w:fldChar w:fldCharType="begin"/>
      </w:r>
      <w:r w:rsidR="003017BD">
        <w:instrText xml:space="preserve"> ADDIN ZOTERO_ITEM CSL_CITATION {"citationID":"Pt2JrFjC","properties":{"formattedCitation":"(Billick and Case 1994, Mayfield and Stouffer 2017, Levine et al. 2017, Grilli et al. 2017b)","plainCitation":"(Billick and Case 1994, Mayfield and Stouffer 2017, Levine et al. 2017,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3017BD">
        <w:rPr>
          <w:noProof/>
        </w:rPr>
        <w:t>(Billick and Case 1994, Mayfield and Stouffer 2017, Levine et al. 2017, Grilli et al. 2017b)</w:t>
      </w:r>
      <w:r w:rsidR="005A5626">
        <w:fldChar w:fldCharType="end"/>
      </w:r>
      <w:r>
        <w:t xml:space="preserve">. By definition, HOIs mean that </w:t>
      </w:r>
      <w:r w:rsidR="00C8696F">
        <w:t>our understanding of competition between pairs of species is</w:t>
      </w:r>
      <w:r>
        <w:t xml:space="preserve"> not </w:t>
      </w:r>
      <w:r w:rsidR="003017BD">
        <w:t xml:space="preserve">sufficient on </w:t>
      </w:r>
      <w:r w:rsidR="006D5FDA">
        <w:t xml:space="preserve">its </w:t>
      </w:r>
      <w:r w:rsidR="003017BD">
        <w:t xml:space="preserve">own to </w:t>
      </w:r>
      <w:r w:rsidR="007F2B64">
        <w:t xml:space="preserve">describe </w:t>
      </w:r>
      <w:r w:rsidR="003017BD">
        <w:t xml:space="preserve">the interactions </w:t>
      </w:r>
      <w:r w:rsidR="006D5FDA">
        <w:t xml:space="preserve">of more than two species </w:t>
      </w:r>
      <w:r w:rsidR="005A5626">
        <w:fldChar w:fldCharType="begin"/>
      </w:r>
      <w:r w:rsidR="005A5626">
        <w:instrText xml:space="preserve"> ADDIN ZOTERO_ITEM CSL_CITATION {"citationID":"Uux6zzXJ","properties":{"formattedCitation":"(Abrams 1983, Billick and Case 1994)","plainCitation":"(Abrams 1983, Billick and Case 1994)","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5A5626">
        <w:rPr>
          <w:noProof/>
        </w:rPr>
        <w:t>(Abrams 1983, Billick and Case 1994)</w:t>
      </w:r>
      <w:r w:rsidR="005A5626">
        <w:fldChar w:fldCharType="end"/>
      </w:r>
      <w:r w:rsidR="005A5626">
        <w:t xml:space="preserve">. </w:t>
      </w:r>
      <w:r w:rsidR="00C17375">
        <w:t>For these reasons,</w:t>
      </w:r>
      <w:r>
        <w:t xml:space="preserve"> predicting community assembly</w:t>
      </w:r>
      <w:r w:rsidR="00D72D86">
        <w:t xml:space="preserve"> and composition</w:t>
      </w:r>
      <w:r>
        <w:t xml:space="preserve"> in natural communities </w:t>
      </w:r>
      <w:r w:rsidR="00EC01A1">
        <w:t>with information on</w:t>
      </w:r>
      <w:r>
        <w:t xml:space="preserve"> all possible pairwise competitive interactions</w:t>
      </w:r>
      <w:r w:rsidR="007E6387">
        <w:t xml:space="preserve"> may not be possible</w:t>
      </w:r>
      <w:r w:rsidR="00EC66DE">
        <w:t xml:space="preserve"> </w:t>
      </w:r>
      <w:commentRangeStart w:id="8"/>
      <w:commentRangeStart w:id="9"/>
      <w:r w:rsidR="00EC66DE">
        <w:fldChar w:fldCharType="begin"/>
      </w:r>
      <w:r w:rsidR="00EC66DE">
        <w:instrText xml:space="preserve"> ADDIN ZOTERO_ITEM CSL_CITATION {"citationID":"gme6fu4v","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EC66DE">
        <w:fldChar w:fldCharType="separate"/>
      </w:r>
      <w:r w:rsidR="00EC66DE">
        <w:rPr>
          <w:noProof/>
        </w:rPr>
        <w:t>(</w:t>
      </w:r>
      <w:r w:rsidR="00D72D86">
        <w:rPr>
          <w:noProof/>
        </w:rPr>
        <w:t xml:space="preserve">e.g. </w:t>
      </w:r>
      <w:r w:rsidR="00EC66DE">
        <w:rPr>
          <w:noProof/>
        </w:rPr>
        <w:t>Kraft et al. 2015)</w:t>
      </w:r>
      <w:r w:rsidR="00EC66DE">
        <w:fldChar w:fldCharType="end"/>
      </w:r>
      <w:commentRangeEnd w:id="8"/>
      <w:commentRangeEnd w:id="9"/>
      <w:r w:rsidR="00D72D86">
        <w:rPr>
          <w:rStyle w:val="CommentReference"/>
        </w:rPr>
        <w:commentReference w:id="8"/>
      </w:r>
      <w:r w:rsidR="00D72D86">
        <w:rPr>
          <w:rStyle w:val="CommentReference"/>
        </w:rPr>
        <w:commentReference w:id="9"/>
      </w:r>
      <w:r>
        <w:t xml:space="preserve">. </w:t>
      </w:r>
      <w:r w:rsidR="00BD75EE">
        <w:t>In addition, t</w:t>
      </w:r>
      <w:r w:rsidR="00EC01A1">
        <w:t xml:space="preserve">he presence of HOIs also challenges classical definitions of coexistence and niche differences that rest on a comparison of </w:t>
      </w:r>
      <w:r w:rsidR="00EC01A1">
        <w:lastRenderedPageBreak/>
        <w:t xml:space="preserve">pairwise intraspecific vs. interspecific limitation </w:t>
      </w:r>
      <w:r w:rsidR="00EC01A1">
        <w:fldChar w:fldCharType="begin"/>
      </w:r>
      <w:r w:rsidR="00EC01A1">
        <w:instrText xml:space="preserve"> ADDIN ZOTERO_ITEM CSL_CITATION {"citationID":"DgW6qsmc","properties":{"formattedCitation":"(Adler et al. 2007, Levine et al. 2017, Grilli et al. 2017b)","plainCitation":"(Adler et al. 2007, Levine et al. 2017, Grilli et al. 2017b)","noteIndex":0},"citationItems":[{"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01A1">
        <w:fldChar w:fldCharType="separate"/>
      </w:r>
      <w:r w:rsidR="00EC01A1">
        <w:rPr>
          <w:noProof/>
        </w:rPr>
        <w:t>(Adler et al. 2007, Levine et al. 2017, Grilli et al. 2017b)</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multi-species communities </w:t>
      </w:r>
      <w:r w:rsidR="00366918">
        <w:t>im</w:t>
      </w:r>
      <w:r w:rsidR="00D72D86">
        <w:t xml:space="preserve">possible in </w:t>
      </w:r>
      <w:r>
        <w:t xml:space="preserve">simpler </w:t>
      </w:r>
      <w:r w:rsidR="00366918">
        <w:t xml:space="preserve">systems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xml:space="preserve">. </w:t>
      </w:r>
    </w:p>
    <w:p w14:paraId="1EB50A79" w14:textId="7C041BF5" w:rsidR="00B93196" w:rsidRDefault="00616BAF" w:rsidP="00734B7F">
      <w:pPr>
        <w:spacing w:after="202"/>
        <w:contextualSpacing/>
      </w:pPr>
      <w:commentRangeStart w:id="10"/>
      <w:r>
        <w:t xml:space="preserve">Although ecologists are beginning to appreciate the implications of higher order interactions </w:t>
      </w:r>
      <w:r w:rsidR="00FE0701">
        <w:t xml:space="preserve">for our understanding of how communities assemble, what is generally not understood are the mechanistic processes that generate higher order interactions in the first place.  </w:t>
      </w:r>
      <w:commentRangeEnd w:id="10"/>
      <w:r w:rsidR="00734B7F">
        <w:rPr>
          <w:rStyle w:val="CommentReference"/>
        </w:rPr>
        <w:commentReference w:id="10"/>
      </w:r>
      <w:r w:rsidR="00954E6F">
        <w:t>W</w:t>
      </w:r>
      <w:r w:rsidR="00F034BB">
        <w:t xml:space="preserve">hat types of resource competition generate </w:t>
      </w:r>
      <w:r w:rsidR="00954E6F">
        <w:t xml:space="preserve">competitive </w:t>
      </w:r>
      <w:r w:rsidR="00F034BB">
        <w:t xml:space="preserve">interactions that can </w:t>
      </w:r>
      <w:r w:rsidR="008A10A6">
        <w:t xml:space="preserve">and cannot </w:t>
      </w:r>
      <w:r w:rsidR="00F034BB">
        <w:t>be reasonably approximated by pairwise competition coefficients</w:t>
      </w:r>
      <w:r w:rsidR="00954E6F">
        <w:t>?</w:t>
      </w:r>
      <w:r w:rsidR="00F034BB">
        <w:t xml:space="preserve"> </w:t>
      </w:r>
      <w:r w:rsidR="008A10A6">
        <w:t>Answering this question</w:t>
      </w:r>
      <w:r w:rsidR="00954E6F">
        <w:t xml:space="preserve"> is particularly important to generate expectations about which systems are likely to show HOIs, and therefore worthy of further examination, and which </w:t>
      </w:r>
      <w:r w:rsidR="00734B7F">
        <w:t>might be enable to more classical descriptions of pairwise competitive dynamics.  More generally</w:t>
      </w:r>
      <w:r w:rsidR="00390672">
        <w:t xml:space="preserve">, a thorough empirical and theoretical investigation of HOI in natural communities is critical to expanding ecological </w:t>
      </w:r>
      <w:r w:rsidR="00D72D86">
        <w:t xml:space="preserve">theory </w:t>
      </w:r>
      <w:r w:rsidR="00390672">
        <w:t>beyond two</w:t>
      </w:r>
      <w:r w:rsidR="00D72D86">
        <w:t xml:space="preserve"> </w:t>
      </w:r>
      <w:r w:rsidR="00390672">
        <w:t>species models and increasing its relevance in the natural world.</w:t>
      </w:r>
    </w:p>
    <w:p w14:paraId="225F8A64" w14:textId="3A2327EC" w:rsidR="00707A12" w:rsidRDefault="00707A12">
      <w:pPr>
        <w:spacing w:after="202"/>
        <w:contextualSpacing/>
      </w:pPr>
      <w:commentRangeStart w:id="11"/>
      <w:r w:rsidRPr="00EF4366">
        <w:rPr>
          <w:highlight w:val="yellow"/>
        </w:rPr>
        <w:t xml:space="preserve">In this paper </w:t>
      </w:r>
      <w:r w:rsidR="00D72D86">
        <w:rPr>
          <w:highlight w:val="yellow"/>
        </w:rPr>
        <w:t>we</w:t>
      </w:r>
      <w:r w:rsidR="00B13F40">
        <w:rPr>
          <w:highlight w:val="yellow"/>
        </w:rPr>
        <w:t xml:space="preserve"> attempt to demystify HOIs by</w:t>
      </w:r>
      <w:r w:rsidR="00D72D86">
        <w:rPr>
          <w:highlight w:val="yellow"/>
        </w:rPr>
        <w:t xml:space="preserve"> </w:t>
      </w:r>
      <w:r w:rsidRPr="00EF4366">
        <w:rPr>
          <w:highlight w:val="yellow"/>
        </w:rPr>
        <w:t>1) clarify</w:t>
      </w:r>
      <w:r w:rsidR="00D107EE">
        <w:rPr>
          <w:highlight w:val="yellow"/>
        </w:rPr>
        <w:t>ing</w:t>
      </w:r>
      <w:r w:rsidRPr="00EF4366">
        <w:rPr>
          <w:highlight w:val="yellow"/>
        </w:rPr>
        <w:t xml:space="preserve"> the</w:t>
      </w:r>
      <w:r w:rsidR="00D107EE">
        <w:rPr>
          <w:highlight w:val="yellow"/>
        </w:rPr>
        <w:t>ir</w:t>
      </w:r>
      <w:r w:rsidRPr="00EF4366">
        <w:rPr>
          <w:highlight w:val="yellow"/>
        </w:rPr>
        <w:t xml:space="preserve"> definition 2) highlight</w:t>
      </w:r>
      <w:r w:rsidR="00D107EE">
        <w:rPr>
          <w:highlight w:val="yellow"/>
        </w:rPr>
        <w:t>ing</w:t>
      </w:r>
      <w:r w:rsidRPr="00EF4366">
        <w:rPr>
          <w:highlight w:val="yellow"/>
        </w:rPr>
        <w:t xml:space="preserve"> the </w:t>
      </w:r>
      <w:r w:rsidR="00D72D86">
        <w:rPr>
          <w:highlight w:val="yellow"/>
        </w:rPr>
        <w:t>challenges in</w:t>
      </w:r>
      <w:r w:rsidR="00D72D86" w:rsidRPr="00EF4366">
        <w:rPr>
          <w:highlight w:val="yellow"/>
        </w:rPr>
        <w:t xml:space="preserve"> </w:t>
      </w:r>
      <w:r w:rsidRPr="00EF4366">
        <w:rPr>
          <w:highlight w:val="yellow"/>
        </w:rPr>
        <w:t xml:space="preserve">detecting HOIs in empirical systems, and 3) </w:t>
      </w:r>
      <w:r w:rsidR="00D72D86">
        <w:rPr>
          <w:highlight w:val="yellow"/>
        </w:rPr>
        <w:t>explor</w:t>
      </w:r>
      <w:r w:rsidR="00D107EE">
        <w:rPr>
          <w:highlight w:val="yellow"/>
        </w:rPr>
        <w:t>ing</w:t>
      </w:r>
      <w:r w:rsidR="00D72D86">
        <w:rPr>
          <w:highlight w:val="yellow"/>
        </w:rPr>
        <w:t xml:space="preserve"> the mechanisms through which</w:t>
      </w:r>
      <w:r w:rsidRPr="00EF4366">
        <w:rPr>
          <w:highlight w:val="yellow"/>
        </w:rPr>
        <w:t xml:space="preserve"> HOIs </w:t>
      </w:r>
      <w:r w:rsidR="00D72D86">
        <w:rPr>
          <w:highlight w:val="yellow"/>
        </w:rPr>
        <w:t xml:space="preserve">may </w:t>
      </w:r>
      <w:r w:rsidRPr="00EF4366">
        <w:rPr>
          <w:highlight w:val="yellow"/>
        </w:rPr>
        <w:t xml:space="preserve">emerge in nature.  </w:t>
      </w:r>
      <w:r w:rsidR="00D72D86">
        <w:rPr>
          <w:highlight w:val="yellow"/>
        </w:rPr>
        <w:t>We ground our discussion in foundational (</w:t>
      </w:r>
      <w:r w:rsidR="00AF755B">
        <w:rPr>
          <w:highlight w:val="yellow"/>
        </w:rPr>
        <w:t>but</w:t>
      </w:r>
      <w:r w:rsidR="00D72D86">
        <w:rPr>
          <w:highlight w:val="yellow"/>
        </w:rPr>
        <w:t xml:space="preserve"> perhaps recently overlooked) research in this area</w:t>
      </w:r>
      <w:commentRangeStart w:id="12"/>
      <w:r w:rsidR="00D107EE">
        <w:rPr>
          <w:highlight w:val="yellow"/>
        </w:rPr>
        <w:t xml:space="preserve"> and demonstrate</w:t>
      </w:r>
      <w:r w:rsidR="00392607" w:rsidRPr="00EF4366">
        <w:rPr>
          <w:highlight w:val="yellow"/>
        </w:rPr>
        <w:t xml:space="preserve"> the important role of temporal scale in </w:t>
      </w:r>
      <w:r w:rsidR="006F61D0">
        <w:rPr>
          <w:highlight w:val="yellow"/>
        </w:rPr>
        <w:t xml:space="preserve">influencing our perception of </w:t>
      </w:r>
      <w:r w:rsidR="003017BD">
        <w:rPr>
          <w:highlight w:val="yellow"/>
        </w:rPr>
        <w:t>HOIs</w:t>
      </w:r>
      <w:r w:rsidR="005E21C2" w:rsidRPr="00EF4366">
        <w:rPr>
          <w:highlight w:val="yellow"/>
        </w:rPr>
        <w:t xml:space="preserve">. </w:t>
      </w:r>
      <w:commentRangeEnd w:id="11"/>
      <w:r w:rsidR="00DE07DD" w:rsidRPr="00EF4366">
        <w:rPr>
          <w:rStyle w:val="CommentReference"/>
          <w:highlight w:val="yellow"/>
        </w:rPr>
        <w:commentReference w:id="11"/>
      </w:r>
      <w:commentRangeEnd w:id="12"/>
      <w:r w:rsidR="00D72D86">
        <w:rPr>
          <w:rStyle w:val="CommentReference"/>
        </w:rPr>
        <w:commentReference w:id="12"/>
      </w:r>
    </w:p>
    <w:p w14:paraId="464CEE47" w14:textId="4798B080" w:rsidR="00B93196" w:rsidRDefault="00EB57D7">
      <w:pPr>
        <w:pStyle w:val="Heading2"/>
      </w:pPr>
      <w:bookmarkStart w:id="13" w:name="defining-higher-order-interactions"/>
      <w:bookmarkEnd w:id="13"/>
      <w:r>
        <w:t>Defining higher order interactions</w:t>
      </w:r>
    </w:p>
    <w:p w14:paraId="105DEC5E" w14:textId="4951CE66" w:rsidR="00B93196" w:rsidRDefault="00707A12">
      <w:pPr>
        <w:spacing w:after="202"/>
        <w:contextualSpacing/>
      </w:pPr>
      <w:r>
        <w:t xml:space="preserve">Before we define </w:t>
      </w:r>
      <w:commentRangeStart w:id="14"/>
      <w:r w:rsidR="00854D5C">
        <w:t xml:space="preserve">higher order interactions </w:t>
      </w:r>
      <w:commentRangeEnd w:id="14"/>
      <w:r w:rsidR="00854D5C">
        <w:rPr>
          <w:rStyle w:val="CommentReference"/>
        </w:rPr>
        <w:commentReference w:id="14"/>
      </w:r>
      <w:r w:rsidR="00854D5C">
        <w:t>(</w:t>
      </w:r>
      <w:r>
        <w:t>HOIs</w:t>
      </w:r>
      <w:r w:rsidR="00854D5C">
        <w:t>)</w:t>
      </w:r>
      <w:r>
        <w:t xml:space="preserve">, we need a suitable definition of competition. </w:t>
      </w:r>
      <w:r w:rsidR="00390672">
        <w:t xml:space="preserve">From a mechanistic perspective, competition occurs when individuals </w:t>
      </w:r>
      <w:r w:rsidR="00390672">
        <w:lastRenderedPageBreak/>
        <w:t>consu</w:t>
      </w:r>
      <w:r w:rsidR="00EC66DE">
        <w:t>me the same limiting resource</w:t>
      </w:r>
      <w:r w:rsidR="00390672">
        <w:t>. Increases in consumer densities change 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of 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can be </w:t>
      </w:r>
      <w:r w:rsidR="0003256E">
        <w:t>considered</w:t>
      </w:r>
      <w:r w:rsidR="00390672">
        <w:t xml:space="preserve"> 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Equivalent models apply to any limiting </w:t>
      </w:r>
      <w:r w:rsidR="003017BD">
        <w:t>factor, such as shared mutualists or</w:t>
      </w:r>
      <w:r w:rsidR="00390672">
        <w:t xml:space="preserve"> shared predators</w:t>
      </w:r>
      <w:r w:rsidR="00EC66DE">
        <w:t xml:space="preserve"> </w:t>
      </w:r>
      <w:r w:rsidR="00EC66DE">
        <w:fldChar w:fldCharType="begin"/>
      </w:r>
      <w:r w:rsidR="00EC66DE">
        <w:instrText xml:space="preserve"> ADDIN ZOTERO_ITEM CSL_CITATION {"citationID":"00ieiq0D","properties":{"formattedCitation":"(Chesson and Kuang 2008)","plainCitation":"(Chesson and Kuang 2008)","noteIndex":0},"citationItems":[{"id":3,"uris":["http://zotero.org/users/688880/items/XCE5CW7G"],"uri":["http://zotero.org/users/688880/items/XCE5CW7G"],"itemData":{"id":3,"type":"article-journal","title":"The interaction between predation and competition","container-title":"Nature","page":"235-238","volume":"456","issue":"7219","source":"www.nature.com","abstract":"Competition and predation are the most heavily investigated species interactions in ecology, dominating studies of species diversity maintenance. However, these two interactions are most commonly viewed highly asymmetrically. Competition for resources is seen as the primary interaction limiting diversity, with predation modifying what competition does1, although theoretical models have long supported diverse views1,2,3,4,5. Here we show, using a comprehensive three-trophic-level model, that competition and predation should be viewed symmetrically: these two interactions are equally able to either limit or promote diversity. Diversity maintenance requires within-species density feedback loops to be stronger than between-species feedback loops. We quantify the contributions of predation and competition to these loops in a simple, interpretable form, showing their equivalent potential to strengthen or weaken diversity maintenance. Moreover, we show that competition and predation can undermine each other, with the tendency of the stronger interaction to promote or limit diversity prevailing. The past failure to appreciate the symmetrical effects and interactions of competition and predation has unduly restricted diversity maintenance studies. A multitrophic perspective should be adopted to examine a greater variety of possible effects of predation than generally considered in the past. Conservation and management strategies need to be much more concerned with the implications of changes in the strengths of trophic interactions.","DOI":"10.1038/nature07248","ISSN":"1476-4687","language":"en","author":[{"family":"Chesson","given":"Peter"},{"family":"Kuang","given":"Jessica J."}],"issued":{"date-parts":[["2008",11]]}}}],"schema":"https://github.com/citation-style-language/schema/raw/master/csl-citation.json"} </w:instrText>
      </w:r>
      <w:r w:rsidR="00EC66DE">
        <w:fldChar w:fldCharType="separate"/>
      </w:r>
      <w:r w:rsidR="00EC66DE">
        <w:rPr>
          <w:noProof/>
        </w:rPr>
        <w:t>(Chesson and Kuang 2008)</w:t>
      </w:r>
      <w:r w:rsidR="00EC66DE">
        <w:fldChar w:fldCharType="end"/>
      </w:r>
      <w:r w:rsidR="00390672">
        <w:t>.</w:t>
      </w:r>
    </w:p>
    <w:p w14:paraId="7E418C11" w14:textId="797E7BE8" w:rsidR="00B93196" w:rsidRDefault="00F575F2">
      <w:pPr>
        <w:spacing w:after="202"/>
        <w:contextualSpacing/>
      </w:pPr>
      <w:r>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indirect effects themselves</w:t>
      </w:r>
      <w:r w:rsidR="00854D5C">
        <w:t xml:space="preserve"> without tracking the status of shared resources</w:t>
      </w:r>
      <w:r w:rsidR="00390672">
        <w:t>. Phenomenological competition is</w:t>
      </w:r>
      <w:r w:rsidR="00854D5C">
        <w:t xml:space="preserve"> typically</w:t>
      </w:r>
      <w:r w:rsidR="00390672">
        <w:t xml:space="preserve"> measured as the reduction in a per-capita population growth rate due to 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Thi</w:t>
      </w:r>
      <w:r w:rsidR="00EC66DE">
        <w:t>s perspective on competition is</w:t>
      </w:r>
      <w:r w:rsidR="00390672">
        <w:t xml:space="preserve"> powerful because it includes all shared resources and other environmental feedbacks into one effect that can be measured empirically. A phenomenological definition of competition also encompasses direct interactions between individuals of the same trophic level, such as hemiparisitism, intra-guild predation, interference competition and allelopathy</w:t>
      </w:r>
      <w:r w:rsidR="00BB40C0">
        <w:t xml:space="preserve"> </w:t>
      </w:r>
      <w:r w:rsidR="00BB40C0">
        <w:fldChar w:fldCharType="begin"/>
      </w:r>
      <w:r w:rsidR="00BB40C0">
        <w:instrText xml:space="preserve"> ADDIN ZOTERO_ITEM CSL_CITATION {"citationID":"gdY3G8no","properties":{"formattedCitation":"(Amarasekare 2002)","plainCitation":"(Amarasekare 2002)","noteIndex":0},"citationItems":[{"id":2,"uris":["http://zotero.org/users/688880/items/6B7GGXGQ"],"uri":["http://zotero.org/users/688880/items/6B7GGXGQ"],"itemData":{"id":2,"type":"article-journal","title":"Interference competition and species coexistence","container-title":"Proceedings of the Royal Society of London B: Biological Sciences","page":"2541-2550","volume":"269","issue":"1509","source":"rspb.royalsocietypublishing.org","abstract":"Interference competition is ubiquitous in nature. Yet its effects on resource exploitation remain largely unexplored for species that compete for dynamic resources. Here, I present a model of exploitative and interference competition with explicit resource dynamics. The model incorporates both biotic and abiotic resources. It considers interference competition both in the classical sense (i.e. each species suffers a net reduction in per capita growth rate via interference from, and interference on, the other species) and in the broad sense (i.e. each species suffers a net reduction in per capita growth rate via interference from, but can experience an increase in growth rate via interference on, the other species). Coexistence cannot occur under classical interference competition even when the species inferior at resource exploitation is superior at interference. Such a trade–off can, however, change the mechanism of competitive exclusion from dominance by the superior resource exploiter to a priority effect. Now the inferior resource exploiter can exclude the superior resource exploiter provided it has a higher initial abundance. By contrast, when interference is beneficial to the interacting species, coexistence is possible via a trade–off between exploitation and interference. These results hold regardless of whether the resource is biotic or abiotic, indicating that the outcome of exploitative and interference competition does not depend on the exact nature of resource dynamics. The model makes two key predictions. First, species that engage in costly interference mechanisms (e.g. territoriality, overgrowth or undercutting, allelopathy and other forms of chemical competition) should not be able to coexist unless they also engage in beneficial interference mechanisms (e.g. predation or parasitism). Second, exotic invasive species that displace native biota should be superior resource exploiters that have strong interference effects on native species with little or negative cost. The first prediction provides a potential explanation for patterns observed in several natural systems, including plants, aquatic invertebrates and insects. The second prediction is supported by data on invasive plants and vertebrates.","DOI":"10.1098/rspb.2002.2181","ISSN":"0962-8452, 1471-2954","note":"PMID: 12573068","language":"en","author":[{"family":"Amarasekare","given":"Priyanga"}],"issued":{"date-parts":[["2002",12,22]]}}}],"schema":"https://github.com/citation-style-language/schema/raw/master/csl-citation.json"} </w:instrText>
      </w:r>
      <w:r w:rsidR="00BB40C0">
        <w:fldChar w:fldCharType="separate"/>
      </w:r>
      <w:r w:rsidR="00BB40C0">
        <w:rPr>
          <w:noProof/>
        </w:rPr>
        <w:t>(Amarasekare 2002)</w:t>
      </w:r>
      <w:r w:rsidR="00BB40C0">
        <w:fldChar w:fldCharType="end"/>
      </w:r>
      <w:r w:rsidR="00390672">
        <w:t>.</w:t>
      </w:r>
    </w:p>
    <w:p w14:paraId="64D06269" w14:textId="2415E768" w:rsidR="009614A4" w:rsidRDefault="009823D3" w:rsidP="00EA5C0F">
      <w:pPr>
        <w:spacing w:after="202"/>
        <w:contextualSpacing/>
      </w:pPr>
      <w:r>
        <w:t xml:space="preserve">The advantage of phenomenological models, however, come with a complication. </w:t>
      </w:r>
      <w:r w:rsidR="000802AC">
        <w:t xml:space="preserve">In particular, </w:t>
      </w:r>
      <w:r w:rsidR="00155BFB">
        <w:t xml:space="preserve">they </w:t>
      </w:r>
      <w:r w:rsidR="009C4CDF">
        <w:t xml:space="preserve">often </w:t>
      </w:r>
      <w:r w:rsidR="00155BFB">
        <w:t xml:space="preserve">make </w:t>
      </w:r>
      <w:r w:rsidR="009C4CDF">
        <w:t>the</w:t>
      </w:r>
      <w:r w:rsidR="00155BFB">
        <w:t xml:space="preserve"> simplifying assumption that each species per capita competive effect is independent of each other species per capita effect.  This assumption may not necessarily be valid for competition in nature or even for many mechanistic competition models </w:t>
      </w:r>
      <w:r w:rsidR="00155BFB">
        <w:fldChar w:fldCharType="begin"/>
      </w:r>
      <w:r w:rsidR="00155BFB">
        <w:instrText xml:space="preserve"> ADDIN ZOTERO_ITEM CSL_CITATION {"citationID":"mAvtF2W2","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rsidR="00155BFB">
        <w:fldChar w:fldCharType="separate"/>
      </w:r>
      <w:r w:rsidR="00155BFB">
        <w:rPr>
          <w:noProof/>
        </w:rPr>
        <w:t>(Abrams 1983)</w:t>
      </w:r>
      <w:r w:rsidR="00155BFB">
        <w:fldChar w:fldCharType="end"/>
      </w:r>
      <w:r w:rsidR="00155BFB">
        <w:t xml:space="preserve">.  When species competitive effects change depending on the presence of other species this </w:t>
      </w:r>
      <w:r w:rsidR="009C4CDF">
        <w:t>is</w:t>
      </w:r>
      <w:r w:rsidR="00155BFB">
        <w:t xml:space="preserve"> </w:t>
      </w:r>
      <w:r w:rsidR="009C4CDF">
        <w:t xml:space="preserve">an </w:t>
      </w:r>
      <w:r w:rsidR="00155BFB">
        <w:t xml:space="preserve">interaction modification </w:t>
      </w:r>
      <w:r w:rsidR="009C4CDF">
        <w:t xml:space="preserve">or </w:t>
      </w:r>
      <w:r w:rsidR="00155BFB">
        <w:t xml:space="preserve">higher order interactions (HOIs) </w:t>
      </w:r>
      <w:r w:rsidR="0079504F">
        <w:fldChar w:fldCharType="begin"/>
      </w:r>
      <w:r w:rsidR="0079504F">
        <w:instrText xml:space="preserve"> ADDIN ZOTERO_ITEM CSL_CITATION {"citationID":"sAM5FUmZ","properties":{"formattedCitation":"(Billick and Case 1994, Adler and Morris 1994)","plainCitation":"(Billick and Case 1994, Adler and Morris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79504F">
        <w:fldChar w:fldCharType="separate"/>
      </w:r>
      <w:r w:rsidR="0079504F">
        <w:rPr>
          <w:noProof/>
        </w:rPr>
        <w:t>(Billick and Case 1994, Adler and Morris 1994)</w:t>
      </w:r>
      <w:r w:rsidR="0079504F">
        <w:fldChar w:fldCharType="end"/>
      </w:r>
      <w:r w:rsidR="0079504F">
        <w:t xml:space="preserve">. </w:t>
      </w:r>
      <w:r w:rsidR="00155BFB">
        <w:t xml:space="preserve">HOIs have </w:t>
      </w:r>
      <w:r w:rsidR="00155BFB">
        <w:lastRenderedPageBreak/>
        <w:t xml:space="preserve">important practical and theoretical implication for ecologists working to understand biological communities.  </w:t>
      </w:r>
      <w:r w:rsidR="00BF7BAF">
        <w:t xml:space="preserve">In the most general sense, a </w:t>
      </w:r>
      <w:r w:rsidR="009C4CDF">
        <w:t>HOIs</w:t>
      </w:r>
      <w:r w:rsidR="00BF7BAF">
        <w:t xml:space="preserve"> </w:t>
      </w:r>
      <w:r w:rsidR="009C4CDF">
        <w:t xml:space="preserve">mean that the </w:t>
      </w:r>
      <w:r w:rsidR="00BF7BAF">
        <w:t>interaction</w:t>
      </w:r>
      <w:r w:rsidR="009C4CDF">
        <w:t>s</w:t>
      </w:r>
      <w:r w:rsidR="00BF7BAF">
        <w:t xml:space="preserve"> between multiple species could not be predicted with kno</w:t>
      </w:r>
      <w:r w:rsidR="000B3C97">
        <w:t xml:space="preserve">wledge of how each competes in a pairwise manner. The challenge is developing a precise mathematic definition. </w:t>
      </w:r>
      <w:r w:rsidR="0088315A">
        <w:t xml:space="preserve">Following Billick and Case </w:t>
      </w:r>
      <w:r w:rsidR="0088315A">
        <w:fldChar w:fldCharType="begin"/>
      </w:r>
      <w:r w:rsidR="0088315A">
        <w:instrText xml:space="preserve"> ADDIN ZOTERO_ITEM CSL_CITATION {"citationID":"OZb79CAR","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88315A">
        <w:fldChar w:fldCharType="separate"/>
      </w:r>
      <w:r w:rsidR="0088315A">
        <w:rPr>
          <w:noProof/>
        </w:rPr>
        <w:t>(1994)</w:t>
      </w:r>
      <w:r w:rsidR="0088315A">
        <w:fldChar w:fldCharType="end"/>
      </w:r>
      <w:r w:rsidR="0088315A">
        <w:t>, w</w:t>
      </w:r>
      <w:r w:rsidR="0079504F">
        <w:t xml:space="preserve">e argue that </w:t>
      </w:r>
      <w:r w:rsidR="007B137A">
        <w:t>HOIs can be defined as non-additive competitive interactions</w:t>
      </w:r>
      <w:r w:rsidR="009C4CDF">
        <w:t xml:space="preserve"> (Box 1 “Defining HOIs”)</w:t>
      </w:r>
      <w:r w:rsidR="00587DB2">
        <w:t>.</w:t>
      </w:r>
      <w:r w:rsidR="00843A27">
        <w:t xml:space="preserve"> </w:t>
      </w:r>
      <w:r w:rsidR="00762F8F">
        <w:t xml:space="preserve">In </w:t>
      </w:r>
      <w:r w:rsidR="003F7DD7">
        <w:fldChar w:fldCharType="begin"/>
      </w:r>
      <w:r w:rsidR="003F7DD7">
        <w:instrText xml:space="preserve"> REF _Ref514237378 \h </w:instrText>
      </w:r>
      <w:r w:rsidR="003F7DD7">
        <w:fldChar w:fldCharType="separate"/>
      </w:r>
      <w:r w:rsidR="0012796D">
        <w:t xml:space="preserve">Figure </w:t>
      </w:r>
      <w:r w:rsidR="0012796D">
        <w:rPr>
          <w:noProof/>
        </w:rPr>
        <w:t>1</w:t>
      </w:r>
      <w:r w:rsidR="003F7DD7">
        <w:fldChar w:fldCharType="end"/>
      </w:r>
      <w:r w:rsidR="00587DB2">
        <w:t>,</w:t>
      </w:r>
      <w:r w:rsidR="00707A12">
        <w:t xml:space="preserve"> we illustrate additive and non-additive competitive effects between three species. </w:t>
      </w:r>
      <w:r w:rsidR="0079504F">
        <w:t xml:space="preserve">This has </w:t>
      </w:r>
      <w:r w:rsidR="000802AC">
        <w:t xml:space="preserve">both </w:t>
      </w:r>
      <w:r w:rsidR="0079504F">
        <w:t>a technical mathematical definition</w:t>
      </w:r>
      <w:r w:rsidR="00EA5C0F">
        <w:t xml:space="preserve"> </w:t>
      </w:r>
      <w:r w:rsidR="000802AC">
        <w:t>as well as</w:t>
      </w:r>
      <w:r w:rsidR="0079504F">
        <w:t xml:space="preserve"> an intuitive ecological meaning:  when competition between species is additive</w:t>
      </w:r>
      <w:r w:rsidR="000802AC">
        <w:t>,</w:t>
      </w:r>
      <w:r w:rsidR="0079504F">
        <w:t xml:space="preserve"> then competition between species can be </w:t>
      </w:r>
      <w:r w:rsidR="00D94617">
        <w:t xml:space="preserve">studied separately as a set of pairwise interactions that when </w:t>
      </w:r>
      <w:r w:rsidR="000802AC">
        <w:t>summed</w:t>
      </w:r>
      <w:r w:rsidR="00D94617">
        <w:t xml:space="preserve"> </w:t>
      </w:r>
      <w:r w:rsidR="000802AC">
        <w:t xml:space="preserve">to </w:t>
      </w:r>
      <w:r w:rsidR="00D94617">
        <w:t xml:space="preserve">predict the </w:t>
      </w:r>
      <w:r w:rsidR="0088315A">
        <w:t>population growth rates of the focal species in</w:t>
      </w:r>
      <w:r w:rsidR="00D94617">
        <w:t xml:space="preserve"> </w:t>
      </w:r>
      <w:r w:rsidR="00EA5C0F">
        <w:t>a</w:t>
      </w:r>
      <w:r w:rsidR="00D94617">
        <w:t xml:space="preserve"> community</w:t>
      </w:r>
      <w:r w:rsidR="009C4CDF">
        <w:t>.</w:t>
      </w:r>
      <w:r w:rsidR="0088315A">
        <w:t xml:space="preserve"> </w:t>
      </w:r>
      <w:r w:rsidR="00D94617">
        <w:t xml:space="preserve"> </w:t>
      </w:r>
      <w:r w:rsidR="00017E5B">
        <w:t>Importantly, the summing can occur on a transformed (e.g. log</w:t>
      </w:r>
      <w:r w:rsidR="00A66607">
        <w:t xml:space="preserve"> or inverse</w:t>
      </w:r>
      <w:r w:rsidR="00017E5B">
        <w:t xml:space="preserve">) scale such that </w:t>
      </w:r>
      <w:r w:rsidR="00927C9B">
        <w:t xml:space="preserve">even </w:t>
      </w:r>
      <w:r w:rsidR="00017E5B">
        <w:t xml:space="preserve">interactions that are multiplicative </w:t>
      </w:r>
      <w:r w:rsidR="00A66607">
        <w:t xml:space="preserve">or nonlinear in their effect </w:t>
      </w:r>
      <w:r w:rsidR="00017E5B">
        <w:t xml:space="preserve">in the linear scale </w:t>
      </w:r>
      <w:r w:rsidR="00927C9B">
        <w:t xml:space="preserve">may not </w:t>
      </w:r>
      <w:r w:rsidR="00A66607">
        <w:t xml:space="preserve">necessarily </w:t>
      </w:r>
      <w:r w:rsidR="00927C9B">
        <w:t>generate HOIs</w:t>
      </w:r>
      <w:r w:rsidR="009C4CDF">
        <w:t xml:space="preserve"> </w:t>
      </w:r>
      <w:r w:rsidR="009C4CDF">
        <w:fldChar w:fldCharType="begin"/>
      </w:r>
      <w:r w:rsidR="009C4CDF">
        <w:instrText xml:space="preserve"> ADDIN ZOTERO_ITEM CSL_CITATION {"citationID":"8blgSuA9","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9C4CDF">
        <w:fldChar w:fldCharType="separate"/>
      </w:r>
      <w:r w:rsidR="009C4CDF">
        <w:rPr>
          <w:noProof/>
        </w:rPr>
        <w:t>(Adler and Morris 1994)</w:t>
      </w:r>
      <w:r w:rsidR="009C4CDF">
        <w:fldChar w:fldCharType="end"/>
      </w:r>
      <w:r w:rsidR="00927C9B">
        <w:t>.</w:t>
      </w:r>
      <w:r w:rsidR="00017E5B">
        <w:t xml:space="preserve"> </w:t>
      </w:r>
    </w:p>
    <w:p w14:paraId="2379C8E9" w14:textId="54176D5A" w:rsidR="009C4CDF" w:rsidRDefault="009C4CDF" w:rsidP="009C4CDF">
      <w:pPr>
        <w:spacing w:after="202"/>
        <w:contextualSpacing/>
      </w:pPr>
      <w:commentRangeStart w:id="15"/>
      <w:r>
        <w:t>Defining</w:t>
      </w:r>
      <w:commentRangeEnd w:id="15"/>
      <w:r>
        <w:rPr>
          <w:rStyle w:val="CommentReference"/>
        </w:rPr>
        <w:commentReference w:id="15"/>
      </w:r>
      <w:r>
        <w:t xml:space="preserve"> HOIs as the presence of non-additive competition between species </w:t>
      </w:r>
      <w:commentRangeStart w:id="16"/>
      <w:r>
        <w:t xml:space="preserve">highlights an important consequence </w:t>
      </w:r>
      <w:commentRangeEnd w:id="16"/>
      <w:r>
        <w:rPr>
          <w:rStyle w:val="CommentReference"/>
        </w:rPr>
        <w:commentReference w:id="16"/>
      </w:r>
      <w:r>
        <w:t xml:space="preserve">of HOIs for the community as a whole.  </w:t>
      </w:r>
      <w:commentRangeStart w:id="17"/>
      <w:r>
        <w:t xml:space="preserve">In contrast, other researchers have emphasized </w:t>
      </w:r>
      <w:r w:rsidR="002070A9">
        <w:t xml:space="preserve">readily observable changes in behavior when species compete or interact with more than one other species at a time </w:t>
      </w:r>
      <w:r>
        <w:fldChar w:fldCharType="begin"/>
      </w:r>
      <w:r>
        <w:instrText xml:space="preserve"> ADDIN ZOTERO_ITEM CSL_CITATION {"citationID":"xTM3SWho","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fldChar w:fldCharType="separate"/>
      </w:r>
      <w:r>
        <w:rPr>
          <w:noProof/>
        </w:rPr>
        <w:t>(Adler and Morris 1994)</w:t>
      </w:r>
      <w:r>
        <w:fldChar w:fldCharType="end"/>
      </w:r>
      <w:r>
        <w:t>.</w:t>
      </w:r>
      <w:commentRangeEnd w:id="17"/>
      <w:r>
        <w:rPr>
          <w:rStyle w:val="CommentReference"/>
        </w:rPr>
        <w:commentReference w:id="17"/>
      </w:r>
      <w:r>
        <w:t xml:space="preserve">  </w:t>
      </w:r>
      <w:r w:rsidR="002070A9">
        <w:t xml:space="preserve"> Interaction modifications can lead to HOIs at the population and community level if they affect the fitness of the competing species (Appendix A).  In this paper we want to emphasize the community-level scale and so we emphasize HOIs that may not be the result of readily observable behavioral changes. </w:t>
      </w:r>
    </w:p>
    <w:p w14:paraId="37D58977" w14:textId="792EB71E" w:rsidR="009C4CDF" w:rsidRDefault="002070A9" w:rsidP="009C4CDF">
      <w:pPr>
        <w:spacing w:after="202"/>
        <w:contextualSpacing/>
      </w:pPr>
      <w:r>
        <w:lastRenderedPageBreak/>
        <w:t xml:space="preserve">Earlier work on HOIs, such as Billick and Case (1994) is still relevant and valuable in clarifying the definition of HOIs.  However, less was written about </w:t>
      </w:r>
      <w:commentRangeStart w:id="18"/>
      <w:r w:rsidR="009C4CDF">
        <w:t xml:space="preserve">how HOIs could actually emerge in nature.  </w:t>
      </w:r>
      <w:commentRangeEnd w:id="18"/>
      <w:r w:rsidR="009C4CDF">
        <w:rPr>
          <w:rStyle w:val="CommentReference"/>
        </w:rPr>
        <w:commentReference w:id="18"/>
      </w:r>
      <w:commentRangeStart w:id="19"/>
      <w:r w:rsidR="009C4CDF">
        <w:t>Why should ecologists ever expect competition between species to be non-additive?</w:t>
      </w:r>
      <w:commentRangeEnd w:id="19"/>
      <w:r w:rsidR="009C4CDF">
        <w:rPr>
          <w:rStyle w:val="CommentReference"/>
        </w:rPr>
        <w:commentReference w:id="19"/>
      </w:r>
      <w:r w:rsidR="009C4CDF">
        <w:t xml:space="preserve"> </w:t>
      </w:r>
    </w:p>
    <w:p w14:paraId="73FF759A" w14:textId="741BA2F5" w:rsidR="004A7CD3" w:rsidRPr="00EA5C0F" w:rsidRDefault="00EA5C0F" w:rsidP="009823D3">
      <w:pPr>
        <w:spacing w:after="202"/>
        <w:ind w:firstLine="0"/>
        <w:contextualSpacing/>
        <w:rPr>
          <w:b/>
        </w:rPr>
      </w:pPr>
      <w:r w:rsidRPr="00EA5C0F">
        <w:rPr>
          <w:b/>
        </w:rPr>
        <w:t xml:space="preserve">Box: </w:t>
      </w:r>
      <w:r w:rsidR="009D721E">
        <w:rPr>
          <w:b/>
        </w:rPr>
        <w:t>Mathematical definition of</w:t>
      </w:r>
      <w:r w:rsidR="009D721E" w:rsidRPr="00EA5C0F">
        <w:rPr>
          <w:b/>
        </w:rPr>
        <w:t xml:space="preserve"> </w:t>
      </w:r>
      <w:r w:rsidRPr="00EA5C0F">
        <w:rPr>
          <w:b/>
        </w:rPr>
        <w:t>HOIs</w:t>
      </w:r>
      <w:r w:rsidR="004A7CD3">
        <w:rPr>
          <w:b/>
        </w:rPr>
        <w:t xml:space="preserve"> ------------------</w:t>
      </w:r>
    </w:p>
    <w:p w14:paraId="3C5CC92A" w14:textId="434A4002" w:rsidR="00181318" w:rsidRDefault="00EA5C0F" w:rsidP="00181318">
      <w:pPr>
        <w:spacing w:after="202"/>
        <w:contextualSpacing/>
      </w:pPr>
      <w:r>
        <w:t xml:space="preserve">A mathematical definition of </w:t>
      </w:r>
      <w:r w:rsidR="00390672">
        <w:t>HOIs start</w:t>
      </w:r>
      <w:r>
        <w:t>s</w:t>
      </w:r>
      <w:r w:rsidR="00390672">
        <w:t xml:space="preserve"> with a general model for species</w:t>
      </w:r>
      <w:r w:rsidR="00B74CF6">
        <w:t xml:space="preserve"> </w:t>
      </w:r>
      <w:r w:rsidR="00390672">
        <w:t>phenomenological competition</w:t>
      </w:r>
      <w:r w:rsidR="001B5599">
        <w:t xml:space="preserve"> in discrete time</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81318" w14:paraId="14D09AEC" w14:textId="77777777" w:rsidTr="00181318">
        <w:trPr>
          <w:trHeight w:val="503"/>
        </w:trPr>
        <w:tc>
          <w:tcPr>
            <w:tcW w:w="918" w:type="dxa"/>
            <w:vAlign w:val="center"/>
          </w:tcPr>
          <w:p w14:paraId="4E9E200E" w14:textId="77777777" w:rsidR="00181318" w:rsidRDefault="00181318" w:rsidP="00181318">
            <w:pPr>
              <w:spacing w:after="202"/>
              <w:ind w:firstLine="0"/>
              <w:contextualSpacing/>
              <w:jc w:val="center"/>
            </w:pPr>
          </w:p>
        </w:tc>
        <w:tc>
          <w:tcPr>
            <w:tcW w:w="7200" w:type="dxa"/>
            <w:vAlign w:val="center"/>
          </w:tcPr>
          <w:p w14:paraId="2340A416" w14:textId="46EC6905" w:rsidR="00181318" w:rsidRDefault="00553202" w:rsidP="0018131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oMath>
            </m:oMathPara>
          </w:p>
        </w:tc>
        <w:tc>
          <w:tcPr>
            <w:tcW w:w="738" w:type="dxa"/>
            <w:vAlign w:val="center"/>
          </w:tcPr>
          <w:p w14:paraId="01E3A228" w14:textId="108D66F7" w:rsidR="00181318" w:rsidRDefault="00181318" w:rsidP="0018131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1</w:t>
            </w:r>
            <w:r w:rsidR="00AC7C1E">
              <w:rPr>
                <w:noProof/>
              </w:rPr>
              <w:fldChar w:fldCharType="end"/>
            </w:r>
            <w:r>
              <w:t>)</w:t>
            </w:r>
          </w:p>
        </w:tc>
      </w:tr>
    </w:tbl>
    <w:p w14:paraId="6D216E4E" w14:textId="3DFFC9F9" w:rsidR="00B7338B" w:rsidRDefault="00390672" w:rsidP="00841145">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m:t>
            </m:r>
          </m:sub>
        </m:sSub>
      </m:oMath>
      <w:r>
        <w:t xml:space="preserve"> is the density of species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as a function of </w:t>
      </w:r>
      <w:r w:rsidR="00B74CF6">
        <w:t>the densities of species</w:t>
      </w:r>
      <w:r>
        <w:t xml:space="preserve">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rsidR="00B74CF6">
        <w:t>.  A</w:t>
      </w:r>
      <w:r w:rsidR="001D377E">
        <w:t xml:space="preserve"> Beverton-Holt model </w:t>
      </w:r>
      <w:r w:rsidR="00896B38">
        <w:t>of</w:t>
      </w:r>
      <w:r w:rsidR="00B7338B">
        <w:t xml:space="preserve"> </w:t>
      </w:r>
      <w:r w:rsidR="00896B38">
        <w:t xml:space="preserve">density dependent </w:t>
      </w:r>
      <w:r w:rsidR="00B7338B">
        <w:t>competition</w:t>
      </w:r>
      <w:r w:rsidR="00B74CF6">
        <w:t xml:space="preserve"> is a more specific case of this general functional form</w:t>
      </w:r>
      <w:r w:rsidR="001B5599">
        <w:t xml:space="preserve"> in which the per capita population growth rate declines in proportion to the inverse of the sum of competitor densities</w:t>
      </w:r>
      <w:r w:rsidR="00B7338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7338B" w14:paraId="4F8B5684" w14:textId="77777777" w:rsidTr="001B5599">
        <w:trPr>
          <w:trHeight w:val="503"/>
        </w:trPr>
        <w:tc>
          <w:tcPr>
            <w:tcW w:w="918" w:type="dxa"/>
            <w:vAlign w:val="center"/>
          </w:tcPr>
          <w:p w14:paraId="36918F03" w14:textId="77777777" w:rsidR="00B7338B" w:rsidRDefault="00B7338B" w:rsidP="001B5599">
            <w:pPr>
              <w:spacing w:after="202"/>
              <w:ind w:firstLine="0"/>
              <w:contextualSpacing/>
              <w:jc w:val="center"/>
            </w:pPr>
          </w:p>
        </w:tc>
        <w:tc>
          <w:tcPr>
            <w:tcW w:w="7200" w:type="dxa"/>
            <w:vAlign w:val="center"/>
          </w:tcPr>
          <w:p w14:paraId="0928367E" w14:textId="589595FA" w:rsidR="00B7338B" w:rsidRDefault="00553202" w:rsidP="001B5599">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r>
                  <w:rPr>
                    <w:rFonts w:ascii="Cambria Math" w:hAnsi="Cambria Math"/>
                  </w:rPr>
                  <m:t>,</m:t>
                </m:r>
              </m:oMath>
            </m:oMathPara>
          </w:p>
        </w:tc>
        <w:tc>
          <w:tcPr>
            <w:tcW w:w="738" w:type="dxa"/>
            <w:vAlign w:val="center"/>
          </w:tcPr>
          <w:p w14:paraId="66BF2F6D" w14:textId="5A061AE8" w:rsidR="00B7338B" w:rsidRDefault="00B7338B" w:rsidP="001B5599">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12796D">
              <w:rPr>
                <w:noProof/>
              </w:rPr>
              <w:t>2</w:t>
            </w:r>
            <w:r>
              <w:rPr>
                <w:noProof/>
              </w:rPr>
              <w:fldChar w:fldCharType="end"/>
            </w:r>
            <w:r>
              <w:t>)</w:t>
            </w:r>
          </w:p>
        </w:tc>
      </w:tr>
    </w:tbl>
    <w:p w14:paraId="263EE045" w14:textId="646E62D5" w:rsidR="00B74CF6" w:rsidRDefault="001B5599" w:rsidP="00F75903">
      <w:pPr>
        <w:spacing w:after="202"/>
        <w:ind w:firstLine="0"/>
        <w:contextualSpacing/>
      </w:pPr>
      <w:r>
        <w:t>where</w:t>
      </w:r>
      <w:r w:rsidR="00896B38">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896B38">
        <w:t xml:space="preserve"> is the per capita population growth rate i</w:t>
      </w:r>
      <w:r>
        <w:t xml:space="preserve">n the absence of all competition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t xml:space="preserve"> gives the per capita competitive effect of each individual of species</w:t>
      </w:r>
      <w:r w:rsidRPr="001B5599">
        <w:rPr>
          <w:i/>
        </w:rPr>
        <w:t xml:space="preserve"> j</w:t>
      </w:r>
      <w:r w:rsidR="00B7338B">
        <w:t xml:space="preserve">.  </w:t>
      </w:r>
    </w:p>
    <w:p w14:paraId="7C23C578" w14:textId="631F6E01" w:rsidR="00B74CF6" w:rsidRDefault="00B74CF6" w:rsidP="00B74CF6">
      <w:pPr>
        <w:spacing w:after="202"/>
        <w:contextualSpacing/>
      </w:pPr>
      <w:r>
        <w:t xml:space="preserve">Despite the fact that the functional relationship between population growth rate and competition is non-linear in the Beverton-Holt model, </w:t>
      </w:r>
      <w:r w:rsidR="00B40093">
        <w:t xml:space="preserve">it is possible to </w:t>
      </w:r>
      <w:r w:rsidR="00E9515D">
        <w:t>transform</w:t>
      </w:r>
      <w:r w:rsidR="00B40093">
        <w:t xml:space="preserve"> population growth </w:t>
      </w:r>
      <w:r w:rsidR="00E9515D">
        <w:t>by some function</w:t>
      </w:r>
      <w:r w:rsidR="00B40093">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 xml:space="preserve">, </m:t>
        </m:r>
      </m:oMath>
      <w:r w:rsidR="00B40093">
        <w:t>such that the effects of competition are additive</w:t>
      </w:r>
      <w:r w:rsidR="00E9515D">
        <w:t xml:space="preserve"> on this scale</w:t>
      </w:r>
      <w:r w:rsidR="00B40093">
        <w:t>. In th</w:t>
      </w:r>
      <w:r w:rsidR="00E9515D">
        <w:t>is</w:t>
      </w:r>
      <w:r w:rsidR="00B40093">
        <w:t xml:space="preserve"> ca</w:t>
      </w:r>
      <w:r w:rsidR="00E9515D">
        <w:t>se</w:t>
      </w:r>
      <w:r w:rsidR="00B40093">
        <w:t>, we</w:t>
      </w:r>
      <w:r>
        <w:t xml:space="preserve"> transform population growth rate by dividing by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then taking the inverse and subtracting one,</w:t>
      </w:r>
    </w:p>
    <w:p w14:paraId="3B1F9D07" w14:textId="2FF4E6C6" w:rsidR="00B74CF6" w:rsidRDefault="00553202" w:rsidP="00B40093">
      <w:pPr>
        <w:spacing w:after="202"/>
        <w:contextualSpacing/>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num>
                    <m:den>
                      <m:sSub>
                        <m:sSubPr>
                          <m:ctrlPr>
                            <w:rPr>
                              <w:rFonts w:ascii="Cambria Math" w:hAnsi="Cambria Math"/>
                              <w:i/>
                            </w:rPr>
                          </m:ctrlPr>
                        </m:sSubPr>
                        <m:e>
                          <m:r>
                            <w:rPr>
                              <w:rFonts w:ascii="Cambria Math" w:hAnsi="Cambria Math"/>
                            </w:rPr>
                            <m:t>λ</m:t>
                          </m:r>
                        </m:e>
                        <m:sub>
                          <m:r>
                            <w:rPr>
                              <w:rFonts w:ascii="Cambria Math" w:hAnsi="Cambria Math"/>
                            </w:rPr>
                            <m:t>i</m:t>
                          </m:r>
                        </m:sub>
                      </m:sSub>
                    </m:den>
                  </m:f>
                </m:e>
              </m:d>
            </m:e>
            <m:sup>
              <m:r>
                <w:rPr>
                  <w:rFonts w:ascii="Cambria Math" w:hAnsi="Cambria Math"/>
                </w:rPr>
                <m:t>-1</m:t>
              </m:r>
            </m:sup>
          </m:sSup>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oMath>
      </m:oMathPara>
    </w:p>
    <w:p w14:paraId="75778FB3" w14:textId="158D9EF8" w:rsidR="00F1355F" w:rsidRDefault="001B5599" w:rsidP="00B40093">
      <w:pPr>
        <w:spacing w:after="202"/>
        <w:ind w:firstLine="0"/>
        <w:contextualSpacing/>
      </w:pPr>
      <w:r>
        <w:t>On this transformed scale</w:t>
      </w:r>
      <w:r w:rsidR="00E9515D">
        <w:t xml:space="preserve"> we</w:t>
      </w:r>
      <w:r w:rsidR="00B40093">
        <w:t xml:space="preserve"> can </w:t>
      </w:r>
      <w:r w:rsidR="00E9515D">
        <w:t xml:space="preserve">still </w:t>
      </w:r>
      <w:r w:rsidR="00B40093">
        <w:t>predict the overall effects of competition in multi-species community by adding up the separate pairwise competi</w:t>
      </w:r>
      <w:r w:rsidR="00E9515D">
        <w:t xml:space="preserve">tive </w:t>
      </w:r>
      <w:r w:rsidR="00B40093">
        <w:t>interactions</w:t>
      </w:r>
      <w:r w:rsidR="00E9515D">
        <w:t xml:space="preserve"> and applying the appropriate transformation</w:t>
      </w:r>
      <w:r>
        <w:t xml:space="preserve">—competition is additive on the transformed scale and there are no HOI’s. </w:t>
      </w:r>
      <w:r w:rsidR="004A7CD3">
        <w:t xml:space="preserve"> </w:t>
      </w:r>
      <w:r w:rsidR="00F1355F">
        <w:t xml:space="preserve">  </w:t>
      </w:r>
    </w:p>
    <w:p w14:paraId="40CA0111" w14:textId="2001A4B4" w:rsidR="004A7CD3" w:rsidRDefault="00F1355F" w:rsidP="002070A9">
      <w:pPr>
        <w:pBdr>
          <w:bottom w:val="single" w:sz="6" w:space="1" w:color="auto"/>
        </w:pBdr>
        <w:spacing w:after="202"/>
        <w:contextualSpacing/>
      </w:pPr>
      <w:r>
        <w:t xml:space="preserve">In contrast, consider the case </w:t>
      </w:r>
      <w:r w:rsidR="0069477D">
        <w:t xml:space="preserve">with a higher order interaction </w:t>
      </w:r>
      <w:r>
        <w:t xml:space="preserve">wher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oMath>
      <w:r>
        <w:t xml:space="preserve">. </w:t>
      </w:r>
      <w:r w:rsidR="00841145">
        <w:t xml:space="preserve"> </w:t>
      </w:r>
      <w:r w:rsidR="00E9515D">
        <w:t>T</w:t>
      </w:r>
      <w:r w:rsidR="004A7CD3">
        <w:t xml:space="preserve">he coefficient </w:t>
      </w:r>
      <m:oMath>
        <m:sSub>
          <m:sSubPr>
            <m:ctrlPr>
              <w:rPr>
                <w:rFonts w:ascii="Cambria Math" w:hAnsi="Cambria Math"/>
                <w:i/>
              </w:rPr>
            </m:ctrlPr>
          </m:sSubPr>
          <m:e>
            <m:r>
              <w:rPr>
                <w:rFonts w:ascii="Cambria Math" w:hAnsi="Cambria Math"/>
              </w:rPr>
              <m:t>β</m:t>
            </m:r>
          </m:e>
          <m:sub>
            <m:r>
              <w:rPr>
                <w:rFonts w:ascii="Cambria Math" w:hAnsi="Cambria Math"/>
              </w:rPr>
              <m:t>i,(j,k)</m:t>
            </m:r>
          </m:sub>
        </m:sSub>
      </m:oMath>
      <w:r w:rsidR="00390672">
        <w:t xml:space="preserve"> captures a</w:t>
      </w:r>
      <w:r w:rsidR="00B353DB">
        <w:t>n</w:t>
      </w:r>
      <w:r w:rsidR="00390672">
        <w:t xml:space="preserve"> </w:t>
      </w:r>
      <w:commentRangeStart w:id="20"/>
      <w:commentRangeEnd w:id="20"/>
      <w:r w:rsidR="0069477D">
        <w:rPr>
          <w:rStyle w:val="CommentReference"/>
        </w:rPr>
        <w:commentReference w:id="20"/>
      </w:r>
      <w:r w:rsidR="00390672">
        <w:t xml:space="preserve">HOI </w:t>
      </w:r>
      <w:r>
        <w:t xml:space="preserve">between </w:t>
      </w:r>
      <w:r w:rsidR="00390672">
        <w:t xml:space="preserve">species </w:t>
      </w:r>
      <w:r w:rsidRPr="00F1355F">
        <w:rPr>
          <w:i/>
        </w:rPr>
        <w:t>j</w:t>
      </w:r>
      <w:r w:rsidR="00595679">
        <w:t xml:space="preserve"> and </w:t>
      </w:r>
      <w:r w:rsidRPr="00F1355F">
        <w:rPr>
          <w:i/>
        </w:rPr>
        <w:t>k</w:t>
      </w:r>
      <w:r w:rsidR="00390672">
        <w:t xml:space="preserve">. </w:t>
      </w:r>
      <w:r w:rsidR="0069477D">
        <w:t xml:space="preserve">So </w:t>
      </w:r>
      <w:r w:rsidR="00390672">
        <w:t xml:space="preserve">long as </w:t>
      </w:r>
      <m:oMath>
        <m:sSub>
          <m:sSubPr>
            <m:ctrlPr>
              <w:rPr>
                <w:rFonts w:ascii="Cambria Math" w:hAnsi="Cambria Math"/>
                <w:i/>
              </w:rPr>
            </m:ctrlPr>
          </m:sSubPr>
          <m:e>
            <m:r>
              <w:rPr>
                <w:rFonts w:ascii="Cambria Math" w:hAnsi="Cambria Math"/>
              </w:rPr>
              <m:t>β</m:t>
            </m:r>
          </m:e>
          <m:sub>
            <m:r>
              <w:rPr>
                <w:rFonts w:ascii="Cambria Math" w:hAnsi="Cambria Math"/>
              </w:rPr>
              <m:t>i,(j,k)</m:t>
            </m:r>
          </m:sub>
        </m:sSub>
        <m:r>
          <w:rPr>
            <w:rFonts w:ascii="Cambria Math" w:hAnsi="Cambria Math"/>
          </w:rPr>
          <m:t>≠0</m:t>
        </m:r>
      </m:oMath>
      <w:r w:rsidR="0069477D">
        <w:t>,</w:t>
      </w:r>
      <w:r w:rsidR="00390672">
        <w:t xml:space="preserve"> </w:t>
      </w:r>
      <w:r w:rsidR="00E9515D">
        <w:t xml:space="preserve">there are no transformations of </w:t>
      </w:r>
      <w:r w:rsidR="0069477D">
        <w:t xml:space="preserve">the </w:t>
      </w:r>
      <w:r w:rsidR="00E9515D">
        <w:t xml:space="preserve">population growth rate that will allow us to </w:t>
      </w:r>
      <w:r w:rsidR="00171E83">
        <w:t xml:space="preserve">assess the </w:t>
      </w:r>
      <w:r w:rsidR="00E9515D">
        <w:t xml:space="preserve">effects of </w:t>
      </w:r>
      <w:r w:rsidR="00390672">
        <w:t xml:space="preserve">species </w:t>
      </w:r>
      <w:r w:rsidR="004A7CD3" w:rsidRPr="004A7CD3">
        <w:rPr>
          <w:i/>
        </w:rPr>
        <w:t>j</w:t>
      </w:r>
      <w:r w:rsidR="00595679">
        <w:t xml:space="preserve"> and </w:t>
      </w:r>
      <w:r w:rsidR="004A7CD3" w:rsidRPr="004A7CD3">
        <w:rPr>
          <w:i/>
        </w:rPr>
        <w:t>k</w:t>
      </w:r>
      <w:r w:rsidR="00434E85">
        <w:t xml:space="preserve"> as a linear combination of their effects</w:t>
      </w:r>
      <w:r w:rsidR="00390672">
        <w:t xml:space="preserve">. </w:t>
      </w:r>
      <w:r w:rsidR="0069477D">
        <w:t>B</w:t>
      </w:r>
      <w:r w:rsidR="00BE53CA">
        <w:t>y extension</w:t>
      </w:r>
      <w:r w:rsidR="0069477D">
        <w:t>,</w:t>
      </w:r>
      <w:r w:rsidR="00BE53CA">
        <w:t xml:space="preserve"> w</w:t>
      </w:r>
      <w:r w:rsidR="00E9515D">
        <w:t xml:space="preserve">e </w:t>
      </w:r>
      <w:r w:rsidR="0069477D">
        <w:t>also cannot</w:t>
      </w:r>
      <w:r w:rsidR="00E9515D">
        <w:t xml:space="preserve"> predict the population growth rate of species </w:t>
      </w:r>
      <w:r w:rsidR="00E9515D" w:rsidRPr="00E9515D">
        <w:rPr>
          <w:i/>
        </w:rPr>
        <w:t>i</w:t>
      </w:r>
      <w:r w:rsidR="00E9515D">
        <w:t xml:space="preserve"> in a multi-species community from </w:t>
      </w:r>
      <w:r w:rsidR="00434E85">
        <w:t>just the pairwise interaction coefficients</w:t>
      </w:r>
      <w:r w:rsidR="00E9515D">
        <w:t xml:space="preserve">.  </w:t>
      </w:r>
      <w:r w:rsidR="0069477D">
        <w:t xml:space="preserve">From </w:t>
      </w:r>
      <w:r w:rsidR="004A7CD3">
        <w:t>this definition</w:t>
      </w:r>
      <w:r w:rsidR="0069477D">
        <w:t>,</w:t>
      </w:r>
      <w:r w:rsidR="004A7CD3">
        <w:t xml:space="preserve"> even </w:t>
      </w:r>
      <w:r w:rsidR="0069477D">
        <w:t xml:space="preserve">a </w:t>
      </w:r>
      <w:r w:rsidR="004A7CD3">
        <w:t xml:space="preserve">two species </w:t>
      </w:r>
      <w:r w:rsidR="0069477D">
        <w:t xml:space="preserve">community </w:t>
      </w:r>
      <w:r w:rsidR="004A7CD3">
        <w:t xml:space="preserve">can </w:t>
      </w:r>
      <w:r w:rsidR="0069477D">
        <w:t xml:space="preserve">include </w:t>
      </w:r>
      <w:r w:rsidR="004A7CD3">
        <w:t xml:space="preserve">non-additivity and HOIs, </w:t>
      </w:r>
      <w:r w:rsidR="00434E85">
        <w:t>as might describe</w:t>
      </w:r>
      <w:r w:rsidR="004A7CD3">
        <w:t xml:space="preserve"> the effects of species </w:t>
      </w:r>
      <w:r w:rsidR="00620A7E">
        <w:rPr>
          <w:i/>
        </w:rPr>
        <w:t>j</w:t>
      </w:r>
      <w:r w:rsidR="00620A7E">
        <w:t xml:space="preserve"> </w:t>
      </w:r>
      <w:r w:rsidR="004A7CD3">
        <w:t xml:space="preserve">and </w:t>
      </w:r>
      <w:r w:rsidR="00620A7E">
        <w:t xml:space="preserve">on the effect </w:t>
      </w:r>
      <w:r w:rsidR="004A7CD3">
        <w:t xml:space="preserve">species </w:t>
      </w:r>
      <w:r w:rsidR="00620A7E">
        <w:rPr>
          <w:i/>
        </w:rPr>
        <w:t>i</w:t>
      </w:r>
      <w:r w:rsidR="00620A7E">
        <w:t xml:space="preserve"> has on i</w:t>
      </w:r>
      <w:r w:rsidR="004A7CD3">
        <w:t xml:space="preserve">tself </w:t>
      </w:r>
      <w:r w:rsidR="00595679">
        <w:fldChar w:fldCharType="begin"/>
      </w:r>
      <w:r w:rsidR="00595679">
        <w:instrText xml:space="preserve"> ADDIN ZOTERO_ITEM CSL_CITATION {"citationID":"TDIsfEmx","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95679">
        <w:fldChar w:fldCharType="separate"/>
      </w:r>
      <w:r w:rsidR="00E9515D" w:rsidRPr="0088315A">
        <w:rPr>
          <w:noProof/>
        </w:rPr>
        <w:t>(Billick and Case 1994, Mayfield and Stouffer 2017)</w:t>
      </w:r>
      <w:r w:rsidR="00595679">
        <w:fldChar w:fldCharType="end"/>
      </w:r>
      <w:r w:rsidR="00595679">
        <w:t xml:space="preserve">. </w:t>
      </w:r>
      <w:r w:rsidR="004A7CD3">
        <w:t xml:space="preserve"> [ end box ] </w:t>
      </w:r>
    </w:p>
    <w:p w14:paraId="1AFFF976" w14:textId="19CA1A5B" w:rsidR="00B93196" w:rsidRDefault="00390672">
      <w:pPr>
        <w:pStyle w:val="Heading"/>
      </w:pPr>
      <w:bookmarkStart w:id="21" w:name="hois-arrising-from-cycles-of-pairwise-co"/>
      <w:bookmarkEnd w:id="21"/>
      <w:r>
        <w:t xml:space="preserve">HOIs </w:t>
      </w:r>
      <w:r w:rsidR="009D721E">
        <w:t xml:space="preserve">arise </w:t>
      </w:r>
      <w:r>
        <w:t xml:space="preserve">from </w:t>
      </w:r>
      <w:r w:rsidR="003B1848">
        <w:t xml:space="preserve">unmeasured population </w:t>
      </w:r>
      <w:r w:rsidR="00A22074">
        <w:t>states</w:t>
      </w:r>
    </w:p>
    <w:p w14:paraId="701F92DE" w14:textId="2ACCE67C" w:rsidR="00B93196" w:rsidRDefault="00DB2857" w:rsidP="002070A9">
      <w:pPr>
        <w:spacing w:after="202"/>
        <w:contextualSpacing/>
      </w:pPr>
      <w:r>
        <w:t>Theoretical discussions of HOIs</w:t>
      </w:r>
      <w:r w:rsidR="00B042AE">
        <w:t xml:space="preserve"> have </w:t>
      </w:r>
      <w:r>
        <w:t xml:space="preserve">often </w:t>
      </w:r>
      <w:r w:rsidR="00B042AE">
        <w:t xml:space="preserve">focused on </w:t>
      </w:r>
      <w:r w:rsidR="00311108">
        <w:t>differential equ</w:t>
      </w:r>
      <w:r w:rsidR="00E1153D">
        <w:t>ations where competition operates as a function of continuously changing species densities</w:t>
      </w:r>
      <w:r w:rsidR="00B042AE">
        <w:t xml:space="preserve"> or individual sizes </w:t>
      </w:r>
      <w:r w:rsidR="00B042AE">
        <w:fldChar w:fldCharType="begin"/>
      </w:r>
      <w:r w:rsidR="00B042AE">
        <w:instrText xml:space="preserve"> ADDIN ZOTERO_ITEM CSL_CITATION {"citationID":"6FY7kb9S","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B042AE">
        <w:fldChar w:fldCharType="separate"/>
      </w:r>
      <w:r w:rsidR="00B042AE">
        <w:rPr>
          <w:noProof/>
        </w:rPr>
        <w:t>(Billick and Case 1994)</w:t>
      </w:r>
      <w:r w:rsidR="00B042AE">
        <w:fldChar w:fldCharType="end"/>
      </w:r>
      <w:r w:rsidR="00311108">
        <w:t xml:space="preserve">.  </w:t>
      </w:r>
      <w:r w:rsidR="00B042AE">
        <w:t>Yet</w:t>
      </w:r>
      <w:r w:rsidR="00311108">
        <w:t xml:space="preserve">, </w:t>
      </w:r>
      <w:r w:rsidR="00007A0F">
        <w:t>except for work in</w:t>
      </w:r>
      <w:r w:rsidR="00B042AE">
        <w:t xml:space="preserve"> </w:t>
      </w:r>
      <w:r w:rsidR="003B1848">
        <w:t>laboratory microcosm</w:t>
      </w:r>
      <w:r w:rsidR="00007A0F">
        <w:t>s and studies of p</w:t>
      </w:r>
      <w:commentRangeStart w:id="22"/>
      <w:r w:rsidR="00007A0F">
        <w:t>lankton</w:t>
      </w:r>
      <w:commentRangeEnd w:id="22"/>
      <w:r w:rsidR="00E474BD">
        <w:rPr>
          <w:rStyle w:val="CommentReference"/>
        </w:rPr>
        <w:commentReference w:id="22"/>
      </w:r>
      <w:r w:rsidR="003B1848">
        <w:t xml:space="preserve">, </w:t>
      </w:r>
      <w:r w:rsidR="00311108">
        <w:t xml:space="preserve">ecologists </w:t>
      </w:r>
      <w:r w:rsidR="00B042AE">
        <w:t>rarely quantify</w:t>
      </w:r>
      <w:r w:rsidR="00311108">
        <w:t xml:space="preserve"> competition using models that are </w:t>
      </w:r>
      <w:r w:rsidR="00311108">
        <w:lastRenderedPageBreak/>
        <w:t>explicitly continuous in time</w:t>
      </w:r>
      <w:r w:rsidR="00FF3848">
        <w:t xml:space="preserve">.  </w:t>
      </w:r>
      <w:r w:rsidR="003B1848">
        <w:t xml:space="preserve">Population-level effects of competition </w:t>
      </w:r>
      <w:r>
        <w:t>are</w:t>
      </w:r>
      <w:r w:rsidR="003B1848">
        <w:t xml:space="preserve"> most often measured by </w:t>
      </w:r>
      <w:commentRangeStart w:id="23"/>
      <w:r w:rsidR="00FF3848">
        <w:t>o</w:t>
      </w:r>
      <w:r w:rsidR="00A22074">
        <w:t>bserving</w:t>
      </w:r>
      <w:r w:rsidR="00FF3848">
        <w:t xml:space="preserve"> </w:t>
      </w:r>
      <w:r w:rsidR="003B1848">
        <w:t xml:space="preserve">per-capita population growth </w:t>
      </w:r>
      <w:r w:rsidR="00A22074">
        <w:t xml:space="preserve">rates </w:t>
      </w:r>
      <w:r w:rsidR="00FF3848">
        <w:t>over some discrete period of time</w:t>
      </w:r>
      <w:r w:rsidR="003B1848">
        <w:t xml:space="preserve">, </w:t>
      </w:r>
      <w:r w:rsidR="00E474BD">
        <w:t>typically</w:t>
      </w:r>
      <w:r w:rsidR="003B1848">
        <w:t xml:space="preserve"> one year</w:t>
      </w:r>
      <w:r w:rsidR="00FF3848">
        <w:t>.</w:t>
      </w:r>
      <w:r w:rsidR="00E1153D">
        <w:t xml:space="preserve"> </w:t>
      </w:r>
      <w:commentRangeEnd w:id="23"/>
      <w:r w:rsidR="00D31091">
        <w:rPr>
          <w:rStyle w:val="CommentReference"/>
        </w:rPr>
        <w:commentReference w:id="23"/>
      </w:r>
      <w:r w:rsidR="00E1153D">
        <w:t xml:space="preserve"> </w:t>
      </w:r>
      <w:r w:rsidR="00443153">
        <w:t>C</w:t>
      </w:r>
      <w:r w:rsidR="005329FC">
        <w:t>ompetitor density and individual performance can</w:t>
      </w:r>
      <w:r w:rsidR="00443153">
        <w:t xml:space="preserve"> also</w:t>
      </w:r>
      <w:r w:rsidR="005329FC">
        <w:t xml:space="preserve"> be measured wi</w:t>
      </w:r>
      <w:r w:rsidR="00B042AE">
        <w:t>thin a single growing season and the effects on populatio</w:t>
      </w:r>
      <w:r w:rsidR="008E1024">
        <w:t>n growth rate can be modeled if all demographic rates are measured</w:t>
      </w:r>
      <w:r w:rsidR="00B042AE">
        <w:t xml:space="preserve"> </w:t>
      </w:r>
      <w:r w:rsidR="005329FC">
        <w:fldChar w:fldCharType="begin"/>
      </w:r>
      <w:r w:rsidR="001B5599">
        <w:instrText xml:space="preserve"> ADDIN ZOTERO_ITEM CSL_CITATION {"citationID":"DTqdonU1","properties":{"formattedCitation":"(Kraft et al. 2015, Mayfield and Stouffer 2017)","plainCitation":"(Kraft et al. 2015, Mayfield and Stouffer 2017)","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329FC">
        <w:fldChar w:fldCharType="separate"/>
      </w:r>
      <w:r w:rsidR="001B5599">
        <w:t xml:space="preserve">e.g. </w:t>
      </w:r>
      <w:r w:rsidR="001B5599">
        <w:rPr>
          <w:noProof/>
        </w:rPr>
        <w:t>(Kraft et al. 2015, Mayfield and Stouffer 2017)</w:t>
      </w:r>
      <w:r w:rsidR="005329FC">
        <w:fldChar w:fldCharType="end"/>
      </w:r>
      <w:r w:rsidR="005329FC">
        <w:t xml:space="preserve">. </w:t>
      </w:r>
      <w:r w:rsidR="00B042AE">
        <w:t>Measuring the effects of competition o</w:t>
      </w:r>
      <w:r w:rsidR="00443153">
        <w:t>ver</w:t>
      </w:r>
      <w:r w:rsidR="00B042AE">
        <w:t xml:space="preserve"> a discrete time interval opens the possibility for HOIs to emerge as a result of unmeasured </w:t>
      </w:r>
      <w:r w:rsidR="004B29D8">
        <w:t>states</w:t>
      </w:r>
      <w:r w:rsidR="00B042AE">
        <w:t xml:space="preserve"> within the population</w:t>
      </w:r>
      <w:r w:rsidR="00DE6242">
        <w:t xml:space="preserve"> </w:t>
      </w:r>
      <w:r w:rsidR="00DE6242">
        <w:fldChar w:fldCharType="begin"/>
      </w:r>
      <w:r w:rsidR="00DE6242">
        <w:instrText xml:space="preserve"> ADDIN ZOTERO_ITEM CSL_CITATION {"citationID":"awYIeO9u","properties":{"formattedCitation":"(Adler and Morris 1994, Levine et al. 2017, Grilli et al. 2017b)","plainCitation":"(Adler and Morris 1994, Levine et al. 2017, Grilli et al. 2017b)","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DE6242">
        <w:fldChar w:fldCharType="separate"/>
      </w:r>
      <w:r w:rsidR="00DE6242">
        <w:rPr>
          <w:noProof/>
        </w:rPr>
        <w:t>(Adler and Morris 1994, Levine et al. 2017, Grilli et al. 2017b)</w:t>
      </w:r>
      <w:r w:rsidR="00DE6242">
        <w:fldChar w:fldCharType="end"/>
      </w:r>
      <w:r w:rsidR="00B042AE">
        <w:t xml:space="preserve">. </w:t>
      </w:r>
      <w:commentRangeStart w:id="24"/>
      <w:commentRangeEnd w:id="24"/>
      <w:r w:rsidR="008F75DD">
        <w:rPr>
          <w:rStyle w:val="CommentReference"/>
        </w:rPr>
        <w:commentReference w:id="24"/>
      </w:r>
    </w:p>
    <w:p w14:paraId="578DB0D7" w14:textId="6302BC9D" w:rsidR="00B93196" w:rsidRDefault="002070A9" w:rsidP="00D9163F">
      <w:pPr>
        <w:spacing w:after="202"/>
        <w:contextualSpacing/>
      </w:pPr>
      <w:r>
        <w:t xml:space="preserve">In principle, the issue of HOIs arising from unmeasured population states at intermediate time steps has an easy resolution.  By measuring those population states and the effects of competition on those states a strictly pairwise model can still capture community dynamics—no HOI terms are required in the model.  This situation is exactly </w:t>
      </w:r>
      <w:r w:rsidR="00D9163F">
        <w:t>equivalent</w:t>
      </w:r>
      <w:r>
        <w:t xml:space="preserve"> to interaction chains or competition-mediated indirect effects that prop</w:t>
      </w:r>
      <w:r w:rsidR="00D9163F">
        <w:t>a</w:t>
      </w:r>
      <w:r>
        <w:t>gate</w:t>
      </w:r>
      <w:r w:rsidR="00D9163F">
        <w:t xml:space="preserve"> over more than one timestep.  However, with noisy data in nature, it may not always be easy to identify whether HOIs emerge due to the application of an incomplete demographic model or whether they arise for more fundamental changes in the environment, or species phenotypes. </w:t>
      </w:r>
      <w:commentRangeStart w:id="25"/>
      <w:r w:rsidR="00F9758A">
        <w:t xml:space="preserve"> </w:t>
      </w:r>
      <w:commentRangeEnd w:id="25"/>
      <w:r w:rsidR="00837BAD">
        <w:rPr>
          <w:rStyle w:val="CommentReference"/>
        </w:rPr>
        <w:commentReference w:id="25"/>
      </w:r>
    </w:p>
    <w:p w14:paraId="54DAEBDC" w14:textId="5DC2A52E" w:rsidR="00B93196" w:rsidRDefault="007254DA">
      <w:pPr>
        <w:pStyle w:val="Heading"/>
      </w:pPr>
      <w:bookmarkStart w:id="26" w:name="hois-in-a-mechanistic-resource-competiti"/>
      <w:bookmarkEnd w:id="26"/>
      <w:r>
        <w:t xml:space="preserve">HOIs </w:t>
      </w:r>
      <w:r w:rsidR="00390672">
        <w:t>in a mechanistic resource competition model</w:t>
      </w:r>
    </w:p>
    <w:p w14:paraId="3E3E253E" w14:textId="77F9BAEC" w:rsidR="006776FA" w:rsidRDefault="00877B92" w:rsidP="006776FA">
      <w:pPr>
        <w:spacing w:after="202"/>
        <w:contextualSpacing/>
      </w:pPr>
      <w:commentRangeStart w:id="27"/>
      <w:r>
        <w:t>Ecologists</w:t>
      </w:r>
      <w:commentRangeEnd w:id="27"/>
      <w:r w:rsidR="005F5537">
        <w:rPr>
          <w:rStyle w:val="CommentReference"/>
        </w:rPr>
        <w:commentReference w:id="27"/>
      </w:r>
      <w:r>
        <w:t xml:space="preserve"> have long known that</w:t>
      </w:r>
      <w:r w:rsidR="00775E0E">
        <w:t xml:space="preserve"> higher order interactions</w:t>
      </w:r>
      <w:r>
        <w:t xml:space="preserve"> </w:t>
      </w:r>
      <w:r w:rsidR="000C13DF">
        <w:t>are a function of the fact that</w:t>
      </w:r>
      <w:r>
        <w:t xml:space="preserve"> phenomenological models</w:t>
      </w:r>
      <w:r w:rsidR="000C13DF">
        <w:t xml:space="preserve"> often</w:t>
      </w:r>
      <w:r>
        <w:t xml:space="preserve"> </w:t>
      </w:r>
      <w:r w:rsidR="00ED70D3">
        <w:t xml:space="preserve">cannot capture the full complexity of </w:t>
      </w:r>
      <w:r w:rsidR="00E74718">
        <w:t>multi</w:t>
      </w:r>
      <w:r w:rsidR="00ED70D3">
        <w:t>species interactions</w:t>
      </w:r>
      <w:r w:rsidR="00E74718">
        <w:t xml:space="preserve"> </w:t>
      </w:r>
      <w:r w:rsidR="008A671C">
        <w:t>as represent</w:t>
      </w:r>
      <w:r w:rsidR="000C13DF">
        <w:t>able</w:t>
      </w:r>
      <w:r w:rsidR="008A671C">
        <w:t xml:space="preserve"> in a mechanistic model</w:t>
      </w:r>
      <w:r w:rsidR="006776FA">
        <w:t xml:space="preserve"> </w:t>
      </w:r>
      <w:r w:rsidR="006776FA">
        <w:fldChar w:fldCharType="begin"/>
      </w:r>
      <w:r w:rsidR="006776FA">
        <w:instrText xml:space="preserve"> ADDIN ZOTERO_ITEM CSL_CITATION {"citationID":"G25FKj5b","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rsidR="006776FA">
        <w:fldChar w:fldCharType="separate"/>
      </w:r>
      <w:r w:rsidR="006776FA">
        <w:rPr>
          <w:noProof/>
        </w:rPr>
        <w:t>(Abrams 1983)</w:t>
      </w:r>
      <w:r w:rsidR="006776FA">
        <w:fldChar w:fldCharType="end"/>
      </w:r>
      <w:r w:rsidR="00ED70D3">
        <w:t xml:space="preserve">.  </w:t>
      </w:r>
      <w:r w:rsidR="008A671C">
        <w:lastRenderedPageBreak/>
        <w:t xml:space="preserve">Nonetheless, the </w:t>
      </w:r>
      <w:r w:rsidR="00CC68E7">
        <w:t xml:space="preserve">fundamental </w:t>
      </w:r>
      <w:r w:rsidR="008A671C">
        <w:t>question of</w:t>
      </w:r>
      <w:r w:rsidR="00ED70D3">
        <w:t xml:space="preserve"> whether information about pairwise interactions is sufficient to predict the dynamics of more complex systems is inherently phenomenological.  </w:t>
      </w:r>
      <w:del w:id="28" w:author="Andy Kleinhesselink" w:date="2018-09-14T17:26:00Z">
        <w:r w:rsidR="009C740B" w:rsidDel="00900591">
          <w:delText>Thus</w:delText>
        </w:r>
      </w:del>
      <w:ins w:id="29" w:author="Andy Kleinhesselink" w:date="2018-09-14T17:26:00Z">
        <w:r w:rsidR="00900591">
          <w:t>Thus,</w:t>
        </w:r>
      </w:ins>
      <w:r w:rsidR="009C740B">
        <w:t xml:space="preserve"> </w:t>
      </w:r>
      <w:r w:rsidR="00FF4CA1">
        <w:t>understanding</w:t>
      </w:r>
      <w:r w:rsidR="007B06ED">
        <w:t xml:space="preserve"> when such interactions emerge in systems model</w:t>
      </w:r>
      <w:r w:rsidR="00E74718">
        <w:t>ed</w:t>
      </w:r>
      <w:r w:rsidR="007B06ED">
        <w:t xml:space="preserve"> with explicit consumer resource interactions</w:t>
      </w:r>
      <w:r w:rsidR="00FF4CA1">
        <w:t xml:space="preserve"> would be useful for obtaining a predictive understanding of forces that generate HOIs</w:t>
      </w:r>
      <w:r w:rsidR="00E74718">
        <w:t xml:space="preserve">. </w:t>
      </w:r>
      <w:r w:rsidR="006776FA">
        <w:t xml:space="preserve"> </w:t>
      </w:r>
      <w:commentRangeStart w:id="30"/>
      <w:r w:rsidR="006776FA">
        <w:t xml:space="preserve">To our knowledge there have been few demonstrations of HOIs in mechanistic resource competition models.  </w:t>
      </w:r>
      <w:r w:rsidR="006776FA">
        <w:fldChar w:fldCharType="begin"/>
      </w:r>
      <w:r w:rsidR="006776FA">
        <w:instrText xml:space="preserve"> ADDIN ZOTERO_ITEM CSL_CITATION {"citationID":"4fij0Nbs","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6776FA">
        <w:fldChar w:fldCharType="separate"/>
      </w:r>
      <w:r w:rsidR="006776FA">
        <w:t xml:space="preserve">Abrams </w:t>
      </w:r>
      <w:r w:rsidR="006776FA">
        <w:rPr>
          <w:noProof/>
        </w:rPr>
        <w:t>(1983)</w:t>
      </w:r>
      <w:r w:rsidR="006776FA">
        <w:fldChar w:fldCharType="end"/>
      </w:r>
      <w:r w:rsidR="006776FA">
        <w:t xml:space="preserve"> </w:t>
      </w:r>
      <w:r w:rsidR="00345F27">
        <w:t xml:space="preserve">argues that </w:t>
      </w:r>
      <w:r w:rsidR="006776FA">
        <w:t>HOI</w:t>
      </w:r>
      <w:r w:rsidR="00345F27">
        <w:t>s should</w:t>
      </w:r>
      <w:r w:rsidR="006776FA">
        <w:t xml:space="preserve"> emerge in simple resource mechanistic models, but his example focuses on instantaneous growth rates and instantaneous changes in competition.  </w:t>
      </w:r>
      <w:r w:rsidR="00FA25B6">
        <w:t>It also focuses on onl</w:t>
      </w:r>
      <w:del w:id="31" w:author="Andy Kleinhesselink" w:date="2018-09-14T17:27:00Z">
        <w:r w:rsidR="00B838FF" w:rsidDel="00900591">
          <w:fldChar w:fldCharType="begin"/>
        </w:r>
        <w:r w:rsidR="00B838FF" w:rsidDel="00900591">
          <w:delInstrText xml:space="preserve"> ADDIN ZOTERO_ITEM CSL_CITATION {"citationID":"Rps3rmAl","properties":{"formattedCitation":"(Neill 1974)","plainCitation":"(Neill 1974)","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schema":"https://github.com/citation-style-language/schema/raw/master/csl-citation.json"} </w:delInstrText>
        </w:r>
        <w:r w:rsidR="00B838FF" w:rsidDel="00900591">
          <w:fldChar w:fldCharType="separate"/>
        </w:r>
        <w:r w:rsidR="00B838FF" w:rsidDel="00900591">
          <w:rPr>
            <w:noProof/>
          </w:rPr>
          <w:delText>(Neill 1974)</w:delText>
        </w:r>
        <w:r w:rsidR="00B838FF" w:rsidDel="00900591">
          <w:fldChar w:fldCharType="end"/>
        </w:r>
      </w:del>
      <w:r w:rsidR="00FA25B6">
        <w:t>y one particular assumption leading to HOIs.  The simplicity of that</w:t>
      </w:r>
      <w:r w:rsidR="006776FA">
        <w:t xml:space="preserve"> analys</w:t>
      </w:r>
      <w:r w:rsidR="00FA25B6">
        <w:t>i</w:t>
      </w:r>
      <w:r w:rsidR="006776FA">
        <w:t xml:space="preserve">s makes it harder to apply to empirical data from natural communities. </w:t>
      </w:r>
      <w:r w:rsidR="007F6090">
        <w:t xml:space="preserve">Moreover, since Abrams (1983) ecologists have developed new frameworks for discussing and understanding competition in nature </w:t>
      </w:r>
      <w:r w:rsidR="007F6090">
        <w:fldChar w:fldCharType="begin"/>
      </w:r>
      <w:r w:rsidR="007F6090">
        <w:instrText xml:space="preserve"> ADDIN ZOTERO_ITEM CSL_CITATION {"citationID":"DnpAdEOL","properties":{"formattedCitation":"(Mesz\\uc0\\u233{}na et al. 2006, Adler et al. 2007)","plainCitation":"(Meszéna et al. 2006, Adler et al. 2007)","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schema":"https://github.com/citation-style-language/schema/raw/master/csl-citation.json"} </w:instrText>
      </w:r>
      <w:r w:rsidR="007F6090">
        <w:fldChar w:fldCharType="separate"/>
      </w:r>
      <w:r w:rsidR="007F6090" w:rsidRPr="007F6090">
        <w:rPr>
          <w:rFonts w:cs="Times New Roman"/>
        </w:rPr>
        <w:t>(Meszéna et al. 2006, Adler et al. 2007)</w:t>
      </w:r>
      <w:r w:rsidR="007F6090">
        <w:fldChar w:fldCharType="end"/>
      </w:r>
      <w:r w:rsidR="007F6090">
        <w:t xml:space="preserve">.  </w:t>
      </w:r>
      <w:r w:rsidR="006776FA">
        <w:t>We wanted to construct a mechanistic model that while still simple would more closely resemble the kinds of empirical data that ecologists collect when studying</w:t>
      </w:r>
      <w:r w:rsidR="007F6090">
        <w:t xml:space="preserve"> natural populations and also apply some of the insights of more modern theoretical work to issue of HOIs</w:t>
      </w:r>
      <w:r w:rsidR="006776FA">
        <w:t xml:space="preserve">. </w:t>
      </w:r>
      <w:commentRangeEnd w:id="30"/>
      <w:r w:rsidR="007F6090">
        <w:rPr>
          <w:rStyle w:val="CommentReference"/>
        </w:rPr>
        <w:commentReference w:id="30"/>
      </w:r>
    </w:p>
    <w:p w14:paraId="60EC86AD" w14:textId="6E7C2C1D" w:rsidR="00E74718" w:rsidRDefault="007F6090" w:rsidP="00871ECE">
      <w:pPr>
        <w:spacing w:after="202"/>
        <w:contextualSpacing/>
      </w:pPr>
      <w:r>
        <w:t>To investigate how HOIs arise, we first simulated competition among annual plants for a single shared resource over continuous time using a mechanistic resource competition model.  We then attempt to describe competition in the system using a simple phenomenological competition model. By comparing the cases in which higher order interactions emerge or fail to emerge, we can address the conditions under which these interactions develop.</w:t>
      </w:r>
      <w:bookmarkStart w:id="32" w:name="resource-mechanistic-model"/>
      <w:bookmarkEnd w:id="32"/>
    </w:p>
    <w:p w14:paraId="4A3CD663" w14:textId="1211AD45" w:rsidR="00B93196" w:rsidRDefault="00390672" w:rsidP="00871ECE">
      <w:pPr>
        <w:spacing w:after="202"/>
        <w:contextualSpacing/>
      </w:pPr>
      <w:r>
        <w:lastRenderedPageBreak/>
        <w:t>Our mechanistic model is inspired by California annual plant communities</w:t>
      </w:r>
      <w:r w:rsidR="00871ECE">
        <w:t>.  I</w:t>
      </w:r>
      <w:r>
        <w:t xml:space="preserve">n this environment, rainfall starts in the winter and gradually declines through the spring while temperature and evaporative demand increase. Plants germinate in the winter and begin to flower in spring. By summer, most plants have completed flowering and produce seeds and die. </w:t>
      </w:r>
      <w:r w:rsidR="00871ECE">
        <w:t xml:space="preserve">In our model, </w:t>
      </w:r>
      <w:r>
        <w:t xml:space="preserve">we track a single pool of generic soil resources, perhaps water or mobile inorganic nutrients.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7018"/>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051DB2BF" w:rsidR="00455957" w:rsidRDefault="00553202"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m:t>
                    </m:r>
                    <m:r>
                      <w:rPr>
                        <w:rFonts w:ascii="Cambria Math" w:hAnsi="Cambria Math"/>
                      </w:rPr>
                      <m:t>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r>
                      <w:rPr>
                        <w:rFonts w:ascii="Cambria Math" w:hAnsi="Cambria Math"/>
                      </w:rPr>
                      <m:t>f</m:t>
                    </m:r>
                    <m:d>
                      <m:dPr>
                        <m:ctrlPr>
                          <w:rPr>
                            <w:rFonts w:ascii="Cambria Math" w:hAnsi="Cambria Math"/>
                            <w:i/>
                          </w:rPr>
                        </m:ctrlPr>
                      </m:dPr>
                      <m:e>
                        <m:r>
                          <w:rPr>
                            <w:rFonts w:ascii="Cambria Math" w:hAnsi="Cambria Math"/>
                          </w:rPr>
                          <m:t>R(</m:t>
                        </m:r>
                        <m:r>
                          <w:rPr>
                            <w:rFonts w:ascii="Cambria Math" w:hAnsi="Cambria Math"/>
                          </w:rPr>
                          <m:t>u</m:t>
                        </m:r>
                        <m:r>
                          <w:rPr>
                            <w:rFonts w:ascii="Cambria Math" w:hAnsi="Cambria Math"/>
                          </w:rPr>
                          <m:t>)</m:t>
                        </m:r>
                      </m:e>
                    </m:d>
                  </m:e>
                </m:nary>
                <m:r>
                  <w:rPr>
                    <w:rFonts w:ascii="Cambria Math" w:hAnsi="Cambria Math"/>
                  </w:rPr>
                  <m:t>,</m:t>
                </m:r>
              </m:oMath>
            </m:oMathPara>
          </w:p>
        </w:tc>
        <w:tc>
          <w:tcPr>
            <w:tcW w:w="738" w:type="dxa"/>
            <w:vAlign w:val="center"/>
          </w:tcPr>
          <w:p w14:paraId="7EA20A26" w14:textId="7317DA3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A06B5E">
              <w:rPr>
                <w:noProof/>
              </w:rPr>
              <w:t>3</w:t>
            </w:r>
            <w:r w:rsidR="00AC7C1E">
              <w:rPr>
                <w:noProof/>
              </w:rPr>
              <w:fldChar w:fldCharType="end"/>
            </w:r>
            <w:r>
              <w:t>)</w:t>
            </w:r>
          </w:p>
        </w:tc>
      </w:tr>
    </w:tbl>
    <w:p w14:paraId="3DB42D78" w14:textId="00DD6275"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r w:rsidR="009C4676" w:rsidRPr="009C4676">
        <w:rPr>
          <w:i/>
        </w:rPr>
        <w:t>i</w:t>
      </w:r>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t=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B838FF">
        <w:t xml:space="preserve"> This means that resource availability starts out high and is gradually depleted without being resupplied (</w:t>
      </w:r>
      <w:r w:rsidR="00B838FF">
        <w:fldChar w:fldCharType="begin"/>
      </w:r>
      <w:r w:rsidR="00B838FF">
        <w:instrText xml:space="preserve"> REF _Ref514237815 \h </w:instrText>
      </w:r>
      <w:r w:rsidR="00B838FF">
        <w:fldChar w:fldCharType="separate"/>
      </w:r>
      <w:r w:rsidR="00B838FF">
        <w:t xml:space="preserve">Figure </w:t>
      </w:r>
      <w:r w:rsidR="00B838FF">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lastRenderedPageBreak/>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
        <w:gridCol w:w="7033"/>
        <w:gridCol w:w="725"/>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11CE76DD" w:rsidR="00455957" w:rsidRDefault="00553202" w:rsidP="00762A58">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f(R)-m),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02FD5F87"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4</w:t>
            </w:r>
            <w:r w:rsidR="00AC7C1E">
              <w:rPr>
                <w:noProof/>
              </w:rPr>
              <w:fldChar w:fldCharType="end"/>
            </w:r>
            <w:r>
              <w:t>)</w:t>
            </w:r>
          </w:p>
        </w:tc>
      </w:tr>
    </w:tbl>
    <w:p w14:paraId="5C4B5E77" w14:textId="2C8C6D58"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133F6908"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B838FF">
        <w:t xml:space="preserve">Figure </w:t>
      </w:r>
      <w:r w:rsidR="00B838FF">
        <w:rPr>
          <w:noProof/>
        </w:rPr>
        <w:t>2</w:t>
      </w:r>
      <w:r w:rsidR="00B838FF">
        <w:fldChar w:fldCharType="end"/>
      </w:r>
      <w:r w:rsidR="00B838FF">
        <w:t xml:space="preserve"> 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B838FF">
        <w:t xml:space="preserve">Figure </w:t>
      </w:r>
      <w:r w:rsidR="00B838FF">
        <w:rPr>
          <w:noProof/>
        </w:rPr>
        <w:t>2</w:t>
      </w:r>
      <w:r w:rsidR="00B838FF">
        <w:fldChar w:fldCharType="end"/>
      </w:r>
      <w:r w:rsidR="00B838FF">
        <w:t xml:space="preserve"> b)</w:t>
      </w:r>
      <w:r>
        <w:t>. In contrast, species that grow slower early in the growing season are able to persist later into the season when resource availability is low</w:t>
      </w:r>
      <w:r w:rsidR="00E8164E">
        <w:t>.  The differences in the timing of growth of species in this model recreates important functional differences between species observed emp</w:t>
      </w:r>
      <w:r w:rsidR="00B838FF">
        <w:t>i</w:t>
      </w:r>
      <w:r w:rsidR="00E8164E">
        <w:t xml:space="preserve">rically in this system </w:t>
      </w:r>
      <w:r w:rsidR="00E84F09">
        <w:fldChar w:fldCharType="begin"/>
      </w:r>
      <w:r w:rsidR="00E84F09">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E84F09">
        <w:fldChar w:fldCharType="separate"/>
      </w:r>
      <w:r w:rsidR="00E84F09">
        <w:rPr>
          <w:noProof/>
        </w:rPr>
        <w:t>(Godoy and Levine 2013)</w:t>
      </w:r>
      <w:r w:rsidR="00E84F09">
        <w:fldChar w:fldCharType="end"/>
      </w:r>
      <w:r>
        <w:t>.</w:t>
      </w:r>
    </w:p>
    <w:p w14:paraId="4109C1FA" w14:textId="02AD173A" w:rsidR="00B93196" w:rsidRDefault="00E8164E">
      <w:pPr>
        <w:spacing w:after="202"/>
        <w:contextualSpacing/>
      </w:pPr>
      <w:r>
        <w:lastRenderedPageBreak/>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553202"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46C99FD7"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5</w:t>
            </w:r>
            <w:r w:rsidR="00AC7C1E">
              <w:rPr>
                <w:noProof/>
              </w:rPr>
              <w:fldChar w:fldCharType="end"/>
            </w:r>
            <w:r>
              <w:t>)</w:t>
            </w:r>
          </w:p>
        </w:tc>
      </w:tr>
    </w:tbl>
    <w:p w14:paraId="1BB918F6" w14:textId="50706F47" w:rsidR="00696E1C" w:rsidRDefault="00E84F09" w:rsidP="00696E1C">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390672">
        <w:t>The unique resource upta</w:t>
      </w:r>
      <w:r w:rsidR="00696E1C">
        <w:t xml:space="preserve">ke curves result in unique growth and phenology for </w:t>
      </w:r>
      <w:r w:rsidR="00FD5022">
        <w:t>the three species we model here</w:t>
      </w:r>
      <w:r w:rsidR="00B838FF">
        <w:t>, ‘early’, ‘mid’ and ‘late’</w:t>
      </w:r>
      <w:r w:rsidR="00B838FF">
        <w:t xml:space="preserve"> (</w:t>
      </w:r>
      <w:r w:rsidR="00B838FF">
        <w:fldChar w:fldCharType="begin"/>
      </w:r>
      <w:r w:rsidR="00B838FF">
        <w:instrText xml:space="preserve"> REF _Ref514237815 \h </w:instrText>
      </w:r>
      <w:r w:rsidR="00B838FF">
        <w:fldChar w:fldCharType="separate"/>
      </w:r>
      <w:r w:rsidR="00B838FF">
        <w:t xml:space="preserve">Figure </w:t>
      </w:r>
      <w:r w:rsidR="00B838FF">
        <w:rPr>
          <w:noProof/>
        </w:rPr>
        <w:t>2</w:t>
      </w:r>
      <w:r w:rsidR="00B838FF">
        <w:fldChar w:fldCharType="end"/>
      </w:r>
      <w:r w:rsidR="00B838FF">
        <w:t>)</w:t>
      </w:r>
      <w:r w:rsidR="003F7DD7">
        <w:t xml:space="preserve">. </w:t>
      </w:r>
    </w:p>
    <w:p w14:paraId="26FF65B1" w14:textId="65839F08"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e track </w:t>
      </w:r>
      <w:r w:rsidR="00C05EBC">
        <w:t xml:space="preserve">the </w:t>
      </w:r>
      <w:r>
        <w:t xml:space="preserve">total population size of each generation at a discrete annual time scale </w:t>
      </w:r>
      <m:oMath>
        <m:r>
          <w:rPr>
            <w:rFonts w:ascii="Cambria Math" w:hAnsi="Cambria Math"/>
          </w:rPr>
          <m:t>t</m:t>
        </m:r>
      </m:oMath>
      <w:r>
        <w:t xml:space="preserve">. To calculate the total population size of each species at time step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 xml:space="preserve"> 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553202"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4FF24E4B"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F90404">
              <w:rPr>
                <w:noProof/>
              </w:rPr>
              <w:t>6</w:t>
            </w:r>
            <w:r w:rsidR="00AC7C1E">
              <w:rPr>
                <w:noProof/>
              </w:rPr>
              <w:fldChar w:fldCharType="end"/>
            </w:r>
            <w:r>
              <w:t>)</w:t>
            </w:r>
          </w:p>
        </w:tc>
      </w:tr>
    </w:tbl>
    <w:p w14:paraId="2DCBA3F4" w14:textId="1919D07B" w:rsidR="00B93196" w:rsidRDefault="00390672" w:rsidP="006E4B1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t xml:space="preserve">. </w:t>
      </w:r>
      <w:r w:rsidR="00F31E08">
        <w:t>W</w:t>
      </w:r>
      <w:r>
        <w:t>e assume that there is no seed mortality between years and all seeds germinate.</w:t>
      </w:r>
    </w:p>
    <w:p w14:paraId="3F5DF659" w14:textId="4CE76667" w:rsidR="00515D8D" w:rsidRDefault="00390672" w:rsidP="00694199">
      <w:pPr>
        <w:spacing w:after="202"/>
        <w:ind w:firstLine="0"/>
        <w:contextualSpacing/>
      </w:pPr>
      <w:r>
        <w:t xml:space="preserve">We simulate these dynamics using the ordinary differential equation solvers package </w:t>
      </w:r>
      <w:r w:rsidR="006E4B1F" w:rsidRPr="006E4B1F">
        <w:rPr>
          <w:rFonts w:ascii="Lucida Console" w:hAnsi="Lucida Console" w:cs="Arial"/>
        </w:rPr>
        <w:t>desolve</w:t>
      </w:r>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500E5255" w:rsidR="00B93196" w:rsidRDefault="00515D8D" w:rsidP="00CE658F">
      <w:pPr>
        <w:spacing w:after="202"/>
        <w:contextualSpacing/>
      </w:pPr>
      <w:bookmarkStart w:id="33" w:name="response-surface-experiment"/>
      <w:bookmarkEnd w:id="33"/>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542765">
        <w:t>across a range of competitor densities</w:t>
      </w:r>
      <w:r w:rsidR="00542765">
        <w:t xml:space="preserve">, and from these simulated data we fit a </w:t>
      </w:r>
      <w:r w:rsidR="007C13D7">
        <w:t xml:space="preserve">phenomenological </w:t>
      </w:r>
      <w:r w:rsidR="007C13D7">
        <w:lastRenderedPageBreak/>
        <w:t xml:space="preserve">competition </w:t>
      </w:r>
      <w:r w:rsidR="00542765">
        <w:t>model</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34" w:name="phenomenological-annual-plant-model"/>
      <w:bookmarkEnd w:id="34"/>
      <w:r>
        <w:t>Phenomenological annual plant model</w:t>
      </w:r>
    </w:p>
    <w:p w14:paraId="2D23B9F2" w14:textId="50796703"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553202"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575BA1A7"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F90404">
              <w:rPr>
                <w:noProof/>
              </w:rPr>
              <w:t>7</w:t>
            </w:r>
            <w:r w:rsidR="00AC7C1E">
              <w:rPr>
                <w:noProof/>
              </w:rPr>
              <w:fldChar w:fldCharType="end"/>
            </w:r>
            <w:r>
              <w:t>)</w:t>
            </w:r>
          </w:p>
        </w:tc>
      </w:tr>
    </w:tbl>
    <w:p w14:paraId="72812BC6" w14:textId="690325A8"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and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w:commentRangeStart w:id="35"/>
        <w:commentRangeEnd w:id="35"/>
        <m:r>
          <m:rPr>
            <m:sty m:val="p"/>
          </m:rPr>
          <w:rPr>
            <w:rStyle w:val="CommentReference"/>
          </w:rPr>
          <w:commentReference w:id="35"/>
        </m:r>
        <w:commentRangeStart w:id="36"/>
        <w:commentRangeEnd w:id="36"/>
        <m:r>
          <m:rPr>
            <m:sty m:val="p"/>
          </m:rPr>
          <w:rPr>
            <w:rStyle w:val="CommentReference"/>
          </w:rPr>
          <w:commentReference w:id="36"/>
        </m:r>
        <m:r>
          <w:rPr>
            <w:rFonts w:ascii="Cambria Math" w:hAnsi="Cambria Math"/>
          </w:rPr>
          <m:t>&gt;0</m:t>
        </m:r>
      </m:oMath>
      <w:r>
        <w:t xml:space="preserve"> and is a species</w:t>
      </w:r>
      <w:r w:rsidR="00CC0BA7">
        <w:t>-</w:t>
      </w:r>
      <w:r>
        <w:t>specific parameter controlling</w:t>
      </w:r>
      <w:r w:rsidR="00390672">
        <w:t xml:space="preserve"> how steep fec</w:t>
      </w:r>
      <w:bookmarkStart w:id="37" w:name="_GoBack"/>
      <w:bookmarkEnd w:id="37"/>
      <w:r w:rsidR="00390672">
        <w:t xml:space="preserve">undity declines with competition in general. </w:t>
      </w:r>
    </w:p>
    <w:p w14:paraId="0E62807F" w14:textId="3346D178" w:rsidR="003840B0" w:rsidRDefault="003840B0" w:rsidP="00A6374E">
      <w:pPr>
        <w:spacing w:after="202"/>
        <w:ind w:firstLine="0"/>
        <w:contextualSpacing/>
      </w:pPr>
      <w:r>
        <w:tab/>
        <w:t xml:space="preserve">We also fit </w:t>
      </w:r>
      <w:del w:id="38" w:author="Andy Kleinhesselink" w:date="2018-09-14T17:34:00Z">
        <w:r w:rsidDel="007543E5">
          <w:delText xml:space="preserve">another </w:delText>
        </w:r>
      </w:del>
      <w:ins w:id="39" w:author="Andy Kleinhesselink" w:date="2018-09-14T17:34:00Z">
        <w:r w:rsidR="007543E5">
          <w:t>a second</w:t>
        </w:r>
        <w:r w:rsidR="007543E5">
          <w:t xml:space="preserve"> </w:t>
        </w:r>
      </w:ins>
      <w:r>
        <w:t xml:space="preserve">model </w:t>
      </w:r>
      <w:r w:rsidR="002B6912">
        <w:t xml:space="preserve">in which the effects of each species are modified with an 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58AD4DD6" w:rsidR="003840B0" w:rsidRDefault="00553202"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11EC1429"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F90404">
              <w:rPr>
                <w:noProof/>
              </w:rPr>
              <w:t>8</w:t>
            </w:r>
            <w:r>
              <w:rPr>
                <w:noProof/>
              </w:rPr>
              <w:fldChar w:fldCharType="end"/>
            </w:r>
            <w:r>
              <w:t>)</w:t>
            </w:r>
          </w:p>
        </w:tc>
      </w:tr>
    </w:tbl>
    <w:p w14:paraId="58F74739" w14:textId="28CE303A" w:rsidR="00B93196" w:rsidRDefault="002B6912" w:rsidP="00CC0BA7">
      <w:pPr>
        <w:spacing w:after="202"/>
        <w:ind w:firstLine="0"/>
        <w:contextualSpacing/>
      </w:pPr>
      <w:r>
        <w:t xml:space="preserve">This allows species to have per capita effects that depend on density but the competitive effects of each species are still additive. </w:t>
      </w:r>
      <w:r w:rsidR="00390672">
        <w:t xml:space="preserve">We fit </w:t>
      </w:r>
      <w:r w:rsidR="00CC0BA7">
        <w:t xml:space="preserve">separate competition models for each of </w:t>
      </w:r>
      <w:r w:rsidR="00CC0BA7">
        <w:lastRenderedPageBreak/>
        <w:t>three species</w:t>
      </w:r>
      <w:r w:rsidR="00390672">
        <w:t xml:space="preserve"> </w:t>
      </w:r>
      <w:r w:rsidR="00CC0BA7">
        <w:t xml:space="preserve">using the </w:t>
      </w:r>
      <w:r w:rsidR="00CC0BA7" w:rsidRPr="00CC0BA7">
        <w:rPr>
          <w:rFonts w:ascii="Lucida Console" w:hAnsi="Lucida Console"/>
        </w:rPr>
        <w:t>nls</w:t>
      </w:r>
      <w:r w:rsidR="00390672">
        <w:t xml:space="preserve"> </w:t>
      </w:r>
      <w:r w:rsidR="00CC0BA7">
        <w:t>package</w:t>
      </w:r>
      <w:r w:rsidR="00390672">
        <w:t xml:space="preserve"> in R. </w:t>
      </w:r>
      <w:r w:rsidR="00CC0BA7">
        <w:t>We</w:t>
      </w:r>
      <w:r w:rsidR="00390672">
        <w:t xml:space="preserve"> calculat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and set this as a fixed parameter</w:t>
      </w:r>
      <w:r w:rsidR="00CC0BA7">
        <w:t xml:space="preserve"> when fitting the models</w:t>
      </w:r>
      <w:r w:rsidR="00390672">
        <w:t>.</w:t>
      </w:r>
      <w:r w:rsidR="002A42D8">
        <w:t xml:space="preserve"> </w:t>
      </w:r>
    </w:p>
    <w:p w14:paraId="1C0D5464" w14:textId="3D8088A2" w:rsidR="00F77140" w:rsidRDefault="00F77140" w:rsidP="002F762A">
      <w:pPr>
        <w:spacing w:after="202"/>
        <w:contextualSpacing/>
      </w:pPr>
      <w:r>
        <w:t>In order to detect HOI</w:t>
      </w:r>
      <w:r w:rsidR="00F90404">
        <w:t>s</w:t>
      </w:r>
      <w:r>
        <w:t xml:space="preserve"> and measure their strength we first fit these phenomenological models to cases where </w:t>
      </w:r>
      <w:r w:rsidR="00F90404">
        <w:t xml:space="preserve">each focal </w:t>
      </w:r>
      <w:r>
        <w:t xml:space="preserve">species faced increasing densities of one competitor </w:t>
      </w:r>
      <w:r w:rsidR="006108D0">
        <w:t xml:space="preserve">species </w:t>
      </w:r>
      <w:r>
        <w:t xml:space="preserve">at a time.  Once we had shown that phenomenological models fit these </w:t>
      </w:r>
      <w:r w:rsidR="00BE0FC8">
        <w:t xml:space="preserve">single </w:t>
      </w:r>
      <w:r w:rsidR="006108D0">
        <w:t>species</w:t>
      </w:r>
      <w:r w:rsidR="00BE0FC8">
        <w:t xml:space="preserve"> effects </w:t>
      </w:r>
      <w:r>
        <w:t>adequately we used the</w:t>
      </w:r>
      <w:r w:rsidR="00DB194D">
        <w:t xml:space="preserve"> best fitting</w:t>
      </w:r>
      <w:r>
        <w:t xml:space="preserve"> model to predict species fecundity in the case where the focal species faces two </w:t>
      </w:r>
      <w:r w:rsidR="006108D0">
        <w:t xml:space="preserve">interspecific </w:t>
      </w:r>
      <w:r w:rsidR="00BE0FC8">
        <w:t xml:space="preserve">competitor </w:t>
      </w:r>
      <w:r>
        <w:t xml:space="preserve">species at once. This is a direct and concise test of the assumption of additive species effects in this simulation.  If species effects are additive, then </w:t>
      </w:r>
      <w:r w:rsidR="00DB194D">
        <w:t xml:space="preserve">our model fit to </w:t>
      </w:r>
      <w:r w:rsidR="002F170D">
        <w:t>density gradients of a single competitor species should be able to predic</w:t>
      </w:r>
      <w:r w:rsidR="002F170D">
        <w:t>t the joint effect of competition from two competitor species together</w:t>
      </w:r>
      <w:r>
        <w:t xml:space="preserve">. </w:t>
      </w:r>
      <w:r w:rsidR="002F170D">
        <w:t>The average</w:t>
      </w:r>
      <w:r w:rsidR="002F170D">
        <w:t xml:space="preserve"> deviation between the </w:t>
      </w:r>
      <w:r w:rsidR="002F170D">
        <w:t xml:space="preserve">fecundity of each species </w:t>
      </w:r>
      <w:r w:rsidR="002F170D">
        <w:t xml:space="preserve">predicted </w:t>
      </w:r>
      <w:r w:rsidR="002F170D">
        <w:t xml:space="preserve">by the additive phenomenological model </w:t>
      </w:r>
      <w:r w:rsidR="002F170D">
        <w:t xml:space="preserve">and </w:t>
      </w:r>
      <w:r w:rsidR="002F170D">
        <w:t>the fecundi</w:t>
      </w:r>
      <w:r w:rsidR="002F170D">
        <w:t xml:space="preserve">ty </w:t>
      </w:r>
      <w:r w:rsidR="002F170D">
        <w:t>observed i</w:t>
      </w:r>
      <w:r w:rsidR="002F170D">
        <w:t xml:space="preserve">n the simulations is </w:t>
      </w:r>
      <w:r w:rsidR="002F170D">
        <w:t xml:space="preserve">a measure </w:t>
      </w:r>
      <w:r w:rsidR="002F170D">
        <w:t>of the effect of the HOIs</w:t>
      </w:r>
      <w:r w:rsidR="002F170D">
        <w:t xml:space="preserve"> between the competitors</w:t>
      </w:r>
      <w:r>
        <w:t xml:space="preserve">.  </w:t>
      </w:r>
    </w:p>
    <w:p w14:paraId="217440DB" w14:textId="0706840D" w:rsidR="00B93196" w:rsidRDefault="00E97CEA" w:rsidP="00057A7A">
      <w:pPr>
        <w:pStyle w:val="Heading"/>
      </w:pPr>
      <w:bookmarkStart w:id="40" w:name="model-fits"/>
      <w:bookmarkEnd w:id="40"/>
      <w:r>
        <w:t>Evidence for HOIs</w:t>
      </w:r>
    </w:p>
    <w:p w14:paraId="78C4D29D" w14:textId="4E6C10F8" w:rsidR="00B42190" w:rsidRDefault="00E97CEA" w:rsidP="00B42190">
      <w:pPr>
        <w:spacing w:after="202"/>
        <w:contextualSpacing/>
      </w:pPr>
      <w:r>
        <w:t xml:space="preserve">For all three species we found that the modified phenomenological competition model with varying exponents on species effects fit the </w:t>
      </w:r>
      <w:r w:rsidR="00021DB6">
        <w:t>simulated data accurately</w:t>
      </w:r>
      <w:r w:rsidR="002F170D">
        <w:t xml:space="preserve"> (</w:t>
      </w:r>
      <w:r w:rsidR="00021DB6">
        <w:t>, whereas the standard model with one coefficient per</w:t>
      </w:r>
      <w:r w:rsidR="00BE0FC8">
        <w:t xml:space="preserve"> competitor</w:t>
      </w:r>
      <w:r w:rsidR="00021DB6">
        <w:t xml:space="preserve"> species did not fit the data </w:t>
      </w:r>
      <w:r w:rsidR="00BE0FC8">
        <w:t xml:space="preserve">as </w:t>
      </w:r>
      <w:r w:rsidR="00021DB6">
        <w:t>well</w:t>
      </w:r>
      <w:r>
        <w:t xml:space="preserve"> (</w:t>
      </w:r>
      <w:r w:rsidR="002F170D">
        <w:fldChar w:fldCharType="begin"/>
      </w:r>
      <w:r w:rsidR="002F170D">
        <w:instrText xml:space="preserve"> REF _Ref514237754 \h </w:instrText>
      </w:r>
      <w:r w:rsidR="002F170D">
        <w:fldChar w:fldCharType="separate"/>
      </w:r>
      <w:r w:rsidR="002F170D">
        <w:t xml:space="preserve">Figure </w:t>
      </w:r>
      <w:r w:rsidR="002F170D">
        <w:rPr>
          <w:noProof/>
        </w:rPr>
        <w:t>3</w:t>
      </w:r>
      <w:r w:rsidR="002F170D">
        <w:fldChar w:fldCharType="end"/>
      </w:r>
      <w:r>
        <w:t xml:space="preserve">).  </w:t>
      </w:r>
      <w:r w:rsidR="00D27415">
        <w:t xml:space="preserve">We tested for the presence of HOIs by using the single species competition </w:t>
      </w:r>
      <w:r w:rsidR="00021DB6">
        <w:t xml:space="preserve">models </w:t>
      </w:r>
      <w:r w:rsidR="00D27415">
        <w:t>to predict the respons</w:t>
      </w:r>
      <w:r w:rsidR="00D27415">
        <w:t>e to two species competition</w:t>
      </w:r>
      <w:r w:rsidR="002F170D">
        <w:t xml:space="preserve"> (</w:t>
      </w:r>
      <w:r w:rsidR="002F170D">
        <w:fldChar w:fldCharType="begin"/>
      </w:r>
      <w:r w:rsidR="002F170D">
        <w:instrText xml:space="preserve"> REF _Ref524701722 \h </w:instrText>
      </w:r>
      <w:r w:rsidR="002F170D">
        <w:fldChar w:fldCharType="separate"/>
      </w:r>
      <w:r w:rsidR="002F170D">
        <w:t xml:space="preserve">Figure </w:t>
      </w:r>
      <w:r w:rsidR="002F170D">
        <w:rPr>
          <w:noProof/>
        </w:rPr>
        <w:t>4</w:t>
      </w:r>
      <w:r w:rsidR="002F170D">
        <w:fldChar w:fldCharType="end"/>
      </w:r>
      <w:r w:rsidR="002F170D">
        <w:t>)</w:t>
      </w:r>
      <w:r w:rsidR="00D27415">
        <w:t>.</w:t>
      </w:r>
      <w:r w:rsidR="00B251E4">
        <w:t xml:space="preserve"> For</w:t>
      </w:r>
      <w:r w:rsidR="002F170D">
        <w:t xml:space="preserve"> the early species</w:t>
      </w:r>
      <w:r w:rsidR="00B251E4">
        <w:t xml:space="preserve"> the predicted </w:t>
      </w:r>
      <w:r w:rsidR="00B251E4">
        <w:t>effect of</w:t>
      </w:r>
      <w:r w:rsidR="00B251E4">
        <w:t xml:space="preserve"> </w:t>
      </w:r>
      <w:r w:rsidR="006108D0">
        <w:t>two</w:t>
      </w:r>
      <w:r w:rsidR="006108D0">
        <w:t xml:space="preserve"> </w:t>
      </w:r>
      <w:r w:rsidR="00B251E4">
        <w:t xml:space="preserve">species competition was close to the observed </w:t>
      </w:r>
      <w:r w:rsidR="00B251E4">
        <w:lastRenderedPageBreak/>
        <w:t>effect</w:t>
      </w:r>
      <w:r w:rsidR="00B251E4">
        <w:t xml:space="preserve"> (</w:t>
      </w:r>
      <w:r w:rsidR="002F170D">
        <w:fldChar w:fldCharType="begin"/>
      </w:r>
      <w:r w:rsidR="002F170D">
        <w:instrText xml:space="preserve"> REF _Ref524702022 \h </w:instrText>
      </w:r>
      <w:r w:rsidR="002F170D">
        <w:fldChar w:fldCharType="separate"/>
      </w:r>
      <w:r w:rsidR="002F170D">
        <w:t xml:space="preserve">Figure </w:t>
      </w:r>
      <w:r w:rsidR="002F170D">
        <w:rPr>
          <w:noProof/>
        </w:rPr>
        <w:t>5</w:t>
      </w:r>
      <w:r w:rsidR="002F170D">
        <w:fldChar w:fldCharType="end"/>
      </w:r>
      <w:r w:rsidR="00605492">
        <w:t xml:space="preserve">).  For </w:t>
      </w:r>
      <w:r w:rsidR="002F170D">
        <w:t>the mid and late season species</w:t>
      </w:r>
      <w:r w:rsidR="00605492">
        <w:t>,</w:t>
      </w:r>
      <w:r w:rsidR="002F170D">
        <w:t xml:space="preserve"> </w:t>
      </w:r>
      <w:r w:rsidR="002F170D">
        <w:t xml:space="preserve">the </w:t>
      </w:r>
      <w:r w:rsidR="002F170D">
        <w:t xml:space="preserve">predicted fecundity </w:t>
      </w:r>
      <w:r w:rsidR="002F170D">
        <w:t>did not match the observed fecundity when two competitors were present at once</w:t>
      </w:r>
      <w:r w:rsidR="002F170D">
        <w:t xml:space="preserve"> </w:t>
      </w:r>
      <w:r w:rsidR="00B251E4">
        <w:t>(</w:t>
      </w:r>
      <w:r w:rsidR="002F170D">
        <w:fldChar w:fldCharType="begin"/>
      </w:r>
      <w:r w:rsidR="002F170D">
        <w:instrText xml:space="preserve"> REF _Ref524702022 \h </w:instrText>
      </w:r>
      <w:r w:rsidR="002F170D">
        <w:fldChar w:fldCharType="separate"/>
      </w:r>
      <w:r w:rsidR="002F170D">
        <w:t xml:space="preserve">Figure </w:t>
      </w:r>
      <w:r w:rsidR="002F170D">
        <w:rPr>
          <w:noProof/>
        </w:rPr>
        <w:t>5</w:t>
      </w:r>
      <w:r w:rsidR="002F170D">
        <w:fldChar w:fldCharType="end"/>
      </w:r>
      <w:r w:rsidR="00B251E4">
        <w:t xml:space="preserve">).  </w:t>
      </w:r>
      <w:r w:rsidR="002F170D">
        <w:t xml:space="preserve">Specifically, the additive model </w:t>
      </w:r>
      <w:r w:rsidR="002F170D">
        <w:t xml:space="preserve">underpredicted the strength of competition </w:t>
      </w:r>
      <w:r w:rsidR="0044559B">
        <w:t xml:space="preserve">on the </w:t>
      </w:r>
      <w:del w:id="41" w:author="Andy Kleinhesselink" w:date="2018-09-14T17:27:00Z">
        <w:r w:rsidR="0044559B" w:rsidDel="00175B82">
          <w:delText xml:space="preserve">mid </w:delText>
        </w:r>
        <w:r w:rsidR="002F170D" w:rsidDel="00175B82">
          <w:delText>season</w:delText>
        </w:r>
      </w:del>
      <w:ins w:id="42" w:author="Andy Kleinhesselink" w:date="2018-09-14T17:27:00Z">
        <w:r w:rsidR="00175B82">
          <w:t>mid-season</w:t>
        </w:r>
      </w:ins>
      <w:r w:rsidR="002F170D">
        <w:t xml:space="preserve"> species (</w:t>
      </w:r>
      <w:r w:rsidR="002F170D">
        <w:fldChar w:fldCharType="begin"/>
      </w:r>
      <w:r w:rsidR="002F170D">
        <w:instrText xml:space="preserve"> REF _Ref524702022 \h </w:instrText>
      </w:r>
      <w:r w:rsidR="002F170D">
        <w:fldChar w:fldCharType="separate"/>
      </w:r>
      <w:r w:rsidR="002F170D">
        <w:t xml:space="preserve">Figure </w:t>
      </w:r>
      <w:r w:rsidR="002F170D">
        <w:rPr>
          <w:noProof/>
        </w:rPr>
        <w:t>5</w:t>
      </w:r>
      <w:r w:rsidR="002F170D">
        <w:fldChar w:fldCharType="end"/>
      </w:r>
      <w:r w:rsidR="002F170D">
        <w:t xml:space="preserve"> b), and overpredicted the strength of competition on the late species </w:t>
      </w:r>
      <w:r w:rsidR="002F170D">
        <w:t>(</w:t>
      </w:r>
      <w:r w:rsidR="002F170D">
        <w:fldChar w:fldCharType="begin"/>
      </w:r>
      <w:r w:rsidR="002F170D">
        <w:instrText xml:space="preserve"> REF _Ref524702022 \h </w:instrText>
      </w:r>
      <w:r w:rsidR="002F170D">
        <w:fldChar w:fldCharType="separate"/>
      </w:r>
      <w:r w:rsidR="002F170D">
        <w:t xml:space="preserve">Figure </w:t>
      </w:r>
      <w:r w:rsidR="002F170D">
        <w:rPr>
          <w:noProof/>
        </w:rPr>
        <w:t>5</w:t>
      </w:r>
      <w:r w:rsidR="002F170D">
        <w:fldChar w:fldCharType="end"/>
      </w:r>
      <w:r w:rsidR="002F170D">
        <w:t xml:space="preserve"> c). </w:t>
      </w:r>
      <w:r w:rsidR="006564A4">
        <w:t xml:space="preserve"> </w:t>
      </w:r>
    </w:p>
    <w:p w14:paraId="6E664418" w14:textId="154D73E6" w:rsidR="00B353DB" w:rsidRDefault="00B42190" w:rsidP="00B42190">
      <w:pPr>
        <w:spacing w:after="202"/>
        <w:contextualSpacing/>
      </w:pPr>
      <w:r>
        <w:t xml:space="preserve">Our example shows that even in a relatively simple resource competition model, the effects of multi-species competition may not match the the additive effects of single species competition.  </w:t>
      </w:r>
      <w:r w:rsidR="0044559B">
        <w:t>The difference between the predicted and observed effects of competition on the mid and late season species indicate the presence of HOIs</w:t>
      </w:r>
      <w:r>
        <w:t xml:space="preserve">: </w:t>
      </w:r>
      <w:r w:rsidR="0044559B">
        <w:t xml:space="preserve">in other </w:t>
      </w:r>
      <w:del w:id="43" w:author="Andy Kleinhesselink" w:date="2018-09-14T17:27:00Z">
        <w:r w:rsidR="0044559B" w:rsidDel="00175B82">
          <w:delText>words</w:delText>
        </w:r>
      </w:del>
      <w:ins w:id="44" w:author="Andy Kleinhesselink" w:date="2018-09-14T17:27:00Z">
        <w:r w:rsidR="00175B82">
          <w:t>words,</w:t>
        </w:r>
      </w:ins>
      <w:r w:rsidR="0044559B">
        <w:t xml:space="preserve"> </w:t>
      </w:r>
      <w:r>
        <w:t xml:space="preserve">competitors’ effects change depending on the presence of other competing species.  We propose that our method of comparing the effects of competition assuming additivity to the observed effects of competition is a useful way to determine the presence of HOIs without assuming a specific functional form for the HOIs.  This makes it a diagnostic tool, not a way to predict multispecies community dynamics.  </w:t>
      </w:r>
    </w:p>
    <w:p w14:paraId="0436FD2A" w14:textId="2389D733" w:rsidR="009C4676" w:rsidRDefault="0044559B" w:rsidP="009C2F65">
      <w:pPr>
        <w:spacing w:after="202"/>
        <w:ind w:firstLine="0"/>
        <w:contextualSpacing/>
      </w:pPr>
      <w:r>
        <w:t>What Causes</w:t>
      </w:r>
      <w:r w:rsidR="006564A4">
        <w:t xml:space="preserve"> Higher Order Interactions</w:t>
      </w:r>
      <w:r w:rsidR="007B5C63">
        <w:t>?</w:t>
      </w:r>
    </w:p>
    <w:p w14:paraId="0471A4CD" w14:textId="487E44DD" w:rsidR="00BE0FC8"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44559B">
        <w:t xml:space="preserve">Figure </w:t>
      </w:r>
      <w:r w:rsidR="0044559B">
        <w:rPr>
          <w:noProof/>
        </w:rPr>
        <w:t>2</w:t>
      </w:r>
      <w:r w:rsidR="0044559B">
        <w:fldChar w:fldCharType="end"/>
      </w:r>
      <w:r w:rsidR="0044559B">
        <w:t xml:space="preserve"> c</w:t>
      </w:r>
      <w:r w:rsidR="00B42190">
        <w:t xml:space="preserve">).  This means that as species use resources they </w:t>
      </w:r>
      <w:r w:rsidR="00B42190">
        <w:t>not only</w:t>
      </w:r>
      <w:r w:rsidR="00B42190">
        <w:t xml:space="preserve"> </w:t>
      </w:r>
      <w:r w:rsidR="00B42190">
        <w:t>a</w:t>
      </w:r>
      <w:r w:rsidR="00B42190">
        <w:t>ffect the growth rate</w:t>
      </w:r>
      <w:r w:rsidR="00B42190">
        <w:t>s</w:t>
      </w:r>
      <w:r w:rsidR="00B42190">
        <w:t xml:space="preserve"> of their competitors</w:t>
      </w:r>
      <w:r w:rsidR="0044559B">
        <w:t>, bu</w:t>
      </w:r>
      <w:r w:rsidR="0044559B">
        <w:t xml:space="preserve">t they can </w:t>
      </w:r>
      <w:r w:rsidR="00B42190">
        <w:t xml:space="preserve">also affect the net interaction </w:t>
      </w:r>
      <w:r w:rsidR="00B42190">
        <w:t xml:space="preserve">between those 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and it has</w:t>
      </w:r>
      <w:r w:rsidR="005E388B">
        <w:t xml:space="preserve"> a strong impact on early season</w:t>
      </w:r>
      <w:r w:rsidR="00BE0FC8">
        <w:t xml:space="preserve"> resource</w:t>
      </w:r>
      <w:r w:rsidR="0044559B">
        <w:t xml:space="preserve"> availability</w:t>
      </w:r>
      <w:r w:rsidR="005E388B">
        <w:t xml:space="preserve">.  This </w:t>
      </w:r>
      <w:r w:rsidR="005E388B">
        <w:t xml:space="preserve">shifts the resource uptake rates of </w:t>
      </w:r>
      <w:r w:rsidR="00356459">
        <w:t xml:space="preserve">the mid and late season species left </w:t>
      </w:r>
      <w:r w:rsidR="005E388B">
        <w:lastRenderedPageBreak/>
        <w:t>along their resource</w:t>
      </w:r>
      <w:r w:rsidR="005E388B">
        <w:t xml:space="preserve"> uptake curves.  </w:t>
      </w:r>
      <w:r w:rsidR="00356459">
        <w:t>B</w:t>
      </w:r>
      <w:r w:rsidR="0044559B">
        <w:t>ecause these curves are shaped diff</w:t>
      </w:r>
      <w:r w:rsidR="0044559B">
        <w:t>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BE0FC8">
        <w:t xml:space="preserve"> and </w:t>
      </w:r>
      <w:r w:rsidR="00A8294F">
        <w:t>effectively weaken</w:t>
      </w:r>
      <w:r w:rsidR="00BE0FC8">
        <w:t>s</w:t>
      </w:r>
      <w:r w:rsidR="00A8294F">
        <w:t xml:space="preserve"> the effect </w:t>
      </w:r>
      <w:r w:rsidR="00356459">
        <w:t>of the mid-season species on the late species</w:t>
      </w:r>
      <w:r w:rsidR="00356459">
        <w:t>.  Thus</w:t>
      </w:r>
      <w:r w:rsidR="00356459">
        <w:t xml:space="preserve">, </w:t>
      </w:r>
      <w:r w:rsidR="00BE0FC8">
        <w:t xml:space="preserve">we </w:t>
      </w:r>
      <w:r w:rsidR="00BE0FC8">
        <w:t xml:space="preserve">find that when </w:t>
      </w:r>
      <w:r w:rsidR="00356459">
        <w:t>the late species</w:t>
      </w:r>
      <w:r w:rsidR="00BE0FC8">
        <w:t xml:space="preserve"> faces </w:t>
      </w:r>
      <w:r w:rsidR="00356459">
        <w:t xml:space="preserve">competition from the mid and early season species at once the </w:t>
      </w:r>
      <w:r w:rsidR="00BE0FC8">
        <w:t>competitive effect is less than expected (</w:t>
      </w:r>
      <w:r w:rsidR="0044559B">
        <w:fldChar w:fldCharType="begin"/>
      </w:r>
      <w:r w:rsidR="0044559B">
        <w:instrText xml:space="preserve"> REF _Ref524701722 \h </w:instrText>
      </w:r>
      <w:r w:rsidR="0044559B">
        <w:fldChar w:fldCharType="separate"/>
      </w:r>
      <w:r w:rsidR="0044559B">
        <w:t>Figu</w:t>
      </w:r>
      <w:r w:rsidR="0044559B">
        <w:t>r</w:t>
      </w:r>
      <w:r w:rsidR="0044559B">
        <w:t xml:space="preserve">e </w:t>
      </w:r>
      <w:r w:rsidR="0044559B">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44559B">
        <w:t xml:space="preserve">Figure </w:t>
      </w:r>
      <w:r w:rsidR="0044559B">
        <w:rPr>
          <w:noProof/>
        </w:rPr>
        <w:t>5</w:t>
      </w:r>
      <w:r w:rsidR="0044559B">
        <w:fldChar w:fldCharType="end"/>
      </w:r>
      <w:r w:rsidR="0044559B">
        <w:t xml:space="preserve"> b</w:t>
      </w:r>
      <w:r w:rsidR="00BE0FC8">
        <w:t xml:space="preserve">). </w:t>
      </w:r>
      <w:r w:rsidR="00B42190">
        <w:t xml:space="preserve"> </w:t>
      </w:r>
      <w:r w:rsidR="0044559B">
        <w:t>T</w:t>
      </w:r>
      <w:r w:rsidR="00B42190">
        <w:t>he same dynamics m</w:t>
      </w:r>
      <w:r w:rsidR="00B42190">
        <w:t xml:space="preserve">ean that </w:t>
      </w:r>
      <w:r w:rsidR="00356459">
        <w:t>the mid-season species</w:t>
      </w:r>
      <w:r w:rsidR="00B42190">
        <w:t xml:space="preserve"> exper</w:t>
      </w:r>
      <w:r w:rsidR="00356459">
        <w:t xml:space="preserve">iences competition from </w:t>
      </w:r>
      <w:r w:rsidR="00356459">
        <w:t>the early and late species that is st</w:t>
      </w:r>
      <w:r w:rsidR="00713FA4">
        <w:t xml:space="preserve">ronger than the </w:t>
      </w:r>
      <w:r w:rsidR="00356459">
        <w:t>sum of the single species effects</w:t>
      </w:r>
      <w:r w:rsidR="00713FA4">
        <w:t xml:space="preserve"> </w:t>
      </w:r>
      <w:r w:rsidR="0044559B">
        <w:t>(</w:t>
      </w:r>
      <w:r w:rsidR="0044559B">
        <w:fldChar w:fldCharType="begin"/>
      </w:r>
      <w:r w:rsidR="0044559B">
        <w:instrText xml:space="preserve"> REF _Ref524701722 \h </w:instrText>
      </w:r>
      <w:r w:rsidR="0044559B">
        <w:fldChar w:fldCharType="separate"/>
      </w:r>
      <w:r w:rsidR="0044559B">
        <w:t xml:space="preserve">Figure </w:t>
      </w:r>
      <w:r w:rsidR="0044559B">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44559B">
        <w:t xml:space="preserve">Figure </w:t>
      </w:r>
      <w:r w:rsidR="0044559B">
        <w:rPr>
          <w:noProof/>
        </w:rPr>
        <w:t>5</w:t>
      </w:r>
      <w:r w:rsidR="0044559B">
        <w:fldChar w:fldCharType="end"/>
      </w:r>
      <w:r w:rsidR="0044559B">
        <w:t xml:space="preserve"> b)</w:t>
      </w:r>
      <w:r w:rsidR="00713FA4">
        <w:t xml:space="preserve">. </w:t>
      </w:r>
    </w:p>
    <w:p w14:paraId="01C53F7A" w14:textId="3D90C52C" w:rsidR="00B93196" w:rsidRDefault="00713FA4" w:rsidP="00713FA4">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356459">
        <w:t xml:space="preserve">Figure </w:t>
      </w:r>
      <w:r w:rsidR="00356459">
        <w:rPr>
          <w:noProof/>
        </w:rPr>
        <w:t>5</w:t>
      </w:r>
      <w:r w:rsidR="00356459">
        <w:fldChar w:fldCharType="end"/>
      </w:r>
      <w:r w:rsidR="00356459">
        <w:t>)</w:t>
      </w:r>
      <w:r>
        <w:t xml:space="preserve">. </w:t>
      </w:r>
      <w:r>
        <w:t>This is because</w:t>
      </w:r>
      <w:r w:rsidR="006108D0">
        <w:t xml:space="preserve"> </w:t>
      </w:r>
      <w:r w:rsidR="00356459">
        <w:t>it</w:t>
      </w:r>
      <w:r>
        <w:t xml:space="preserve"> dominates early season </w:t>
      </w:r>
      <w:r>
        <w:t xml:space="preserve">resource competition and </w:t>
      </w:r>
      <w:r w:rsidR="006108D0">
        <w:t xml:space="preserve">senesces </w:t>
      </w:r>
      <w:r>
        <w:t xml:space="preserve">before its competitors grow large </w:t>
      </w:r>
      <w:r w:rsidR="006108D0">
        <w:t>(</w:t>
      </w:r>
      <w:r w:rsidR="00356459">
        <w:fldChar w:fldCharType="begin"/>
      </w:r>
      <w:r w:rsidR="00356459">
        <w:instrText xml:space="preserve"> REF _Ref514237815 \h </w:instrText>
      </w:r>
      <w:r w:rsidR="00356459">
        <w:fldChar w:fldCharType="separate"/>
      </w:r>
      <w:r w:rsidR="00356459">
        <w:t xml:space="preserve">Figure </w:t>
      </w:r>
      <w:r w:rsidR="00356459">
        <w:rPr>
          <w:noProof/>
        </w:rPr>
        <w:t>2</w:t>
      </w:r>
      <w:r w:rsidR="00356459">
        <w:fldChar w:fldCharType="end"/>
      </w:r>
      <w:r w:rsidR="006108D0">
        <w:t xml:space="preserve">).  </w:t>
      </w:r>
      <w:r w:rsidR="00FA49A0">
        <w:t xml:space="preserve">In short, it senesces before the slower growing mid </w:t>
      </w:r>
      <w:r w:rsidR="00FA49A0">
        <w:t xml:space="preserve">or late season species can have a strong effect on the resource availability in the system. This reduces its exposure to potential </w:t>
      </w:r>
      <w:r>
        <w:t>HOIs</w:t>
      </w:r>
      <w:r w:rsidR="00FA49A0">
        <w:t xml:space="preserve"> between its competitors</w:t>
      </w:r>
      <w:r w:rsidR="006108D0">
        <w:t xml:space="preserve">. </w:t>
      </w:r>
    </w:p>
    <w:p w14:paraId="0E378B44" w14:textId="7CD8A4F9"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w:t>
      </w:r>
      <w:r w:rsidR="00FA49A0">
        <w:t>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w:t>
      </w:r>
      <w:r w:rsidR="00FF74FC">
        <w:t xml:space="preserve"> when</w:t>
      </w:r>
      <w:r w:rsidR="009205B1">
        <w:t xml:space="preserve"> </w:t>
      </w:r>
      <w:r>
        <w:t xml:space="preserve">competing </w:t>
      </w:r>
      <w:r>
        <w:t xml:space="preserve">species show non-linear responses to resource availability.  In our simulation, </w:t>
      </w:r>
      <w:r>
        <w:t xml:space="preserve">the </w:t>
      </w:r>
      <w:r>
        <w:t>resource uptake and growth rates of the competing species foll</w:t>
      </w:r>
      <w:r>
        <w:t>ow a Monod or type II functional response to resource availability</w:t>
      </w:r>
      <w:r w:rsidR="00FA49A0">
        <w:t xml:space="preserve"> </w:t>
      </w:r>
      <w:r w:rsidR="00FA49A0">
        <w:t>(</w:t>
      </w:r>
      <w:r w:rsidR="00FA49A0">
        <w:fldChar w:fldCharType="begin"/>
      </w:r>
      <w:r w:rsidR="00FA49A0">
        <w:instrText xml:space="preserve"> REF _Ref514237815 \h </w:instrText>
      </w:r>
      <w:r w:rsidR="00FA49A0">
        <w:fldChar w:fldCharType="separate"/>
      </w:r>
      <w:r w:rsidR="00FA49A0">
        <w:t>F</w:t>
      </w:r>
      <w:r w:rsidR="00FA49A0">
        <w:t>i</w:t>
      </w:r>
      <w:r w:rsidR="00FA49A0">
        <w:t xml:space="preserve">gure </w:t>
      </w:r>
      <w:r w:rsidR="00FA49A0">
        <w:rPr>
          <w:noProof/>
        </w:rPr>
        <w:t>2</w:t>
      </w:r>
      <w:r w:rsidR="00FA49A0">
        <w:fldChar w:fldCharType="end"/>
      </w:r>
      <w:r w:rsidR="00FA49A0">
        <w:t xml:space="preserve"> c)</w:t>
      </w:r>
      <w:r>
        <w:t xml:space="preserve">. </w:t>
      </w:r>
      <w:r>
        <w:t xml:space="preserve">They also stop competing at different resource availabilities. </w:t>
      </w:r>
      <w:r>
        <w:t xml:space="preserve">This means that competition between </w:t>
      </w:r>
      <w:r>
        <w:t>pairs of</w:t>
      </w:r>
      <w:r>
        <w:t xml:space="preserve"> species depends upon the level of resources available.</w:t>
      </w:r>
      <w:r>
        <w:t xml:space="preserve"> Since </w:t>
      </w:r>
      <w:r>
        <w:t>all</w:t>
      </w:r>
      <w:r>
        <w:t xml:space="preserve"> species also influence the resource concentration itself, it follows that competition between any pair of species is </w:t>
      </w:r>
      <w:r w:rsidR="00E44327">
        <w:t xml:space="preserve">influenced by </w:t>
      </w:r>
      <w:r w:rsidR="00E44327">
        <w:t xml:space="preserve">the presence of other species in the community—the definition of a HOI.  </w:t>
      </w:r>
    </w:p>
    <w:p w14:paraId="0720D908" w14:textId="619F2C2F" w:rsidR="00B93196" w:rsidRDefault="00E44327" w:rsidP="00C709A8">
      <w:pPr>
        <w:pStyle w:val="mystyle"/>
        <w:pPrChange w:id="45" w:author="Andy Kleinhesselink" w:date="2018-09-14T17:31:00Z">
          <w:pPr>
            <w:spacing w:after="202"/>
            <w:contextualSpacing/>
          </w:pPr>
        </w:pPrChange>
      </w:pPr>
      <w:r>
        <w:lastRenderedPageBreak/>
        <w:t>What makes our example more complicated, but perhaps more realistic, is that unlike in classical resource competition models, resources do not reach a</w:t>
      </w:r>
      <w:r>
        <w:t xml:space="preserve">n </w:t>
      </w:r>
      <w:r>
        <w:t xml:space="preserve">equilibrium </w:t>
      </w:r>
      <w:r>
        <w:t>during the course of our simulation</w:t>
      </w:r>
      <w:r>
        <w:t>. Rather 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FA49A0">
        <w:t xml:space="preserve">Figure </w:t>
      </w:r>
      <w:r w:rsidR="00FA49A0">
        <w:rPr>
          <w:noProof/>
        </w:rPr>
        <w:t>2</w:t>
      </w:r>
      <w:r w:rsidR="00FA49A0">
        <w:fldChar w:fldCharType="end"/>
      </w:r>
      <w:r w:rsidR="00FA49A0">
        <w:t xml:space="preserve"> a)</w:t>
      </w:r>
      <w:r>
        <w:t xml:space="preserve">. </w:t>
      </w:r>
      <w:r w:rsidR="00C45A90">
        <w:t xml:space="preserve">Classically, </w:t>
      </w:r>
      <w:r w:rsidR="00C20EA8">
        <w:t>deriving</w:t>
      </w:r>
      <w:r w:rsidR="00C45A90">
        <w:t xml:space="preserve"> competition coeff</w:t>
      </w:r>
      <w:r w:rsidR="00C20EA8">
        <w:t xml:space="preserve">icients </w:t>
      </w:r>
      <w:r w:rsidR="00C20EA8">
        <w:t xml:space="preserve">from </w:t>
      </w:r>
      <w:r w:rsidR="00C45A90">
        <w:t xml:space="preserve">mechanistic resource competition involves solving </w:t>
      </w:r>
      <w:r w:rsidR="00FA49A0">
        <w:t>stable</w:t>
      </w:r>
      <w:r w:rsidR="00C45A90">
        <w:t xml:space="preserve"> resource equilibrium and then calculating the first order sensitivity of </w:t>
      </w:r>
      <w:r w:rsidR="00FA49A0">
        <w:t>the growth rate of each</w:t>
      </w:r>
      <w:r w:rsidR="00C45A90">
        <w:t xml:space="preserve"> species to the resource availability and the sensitivity of the resource to the consumers</w:t>
      </w:r>
      <w:r w:rsidR="00C45A90">
        <w:t xml:space="preserve"> </w:t>
      </w:r>
      <w:r w:rsidR="00C20EA8">
        <w:fldChar w:fldCharType="begin"/>
      </w:r>
      <w:r w:rsidR="00C20EA8">
        <w:instrText xml:space="preserve"> ADDIN ZOTERO_ITEM CSL_CITATION {"citationID":"4iU0VTEe","properties":{"formattedCitation":"(Tilman 1977, Abrams 1983, Mesz\\uc0\\u233{}na et al. 2006)","plainCitation":"(Tilman 1977, Abrams 1983, Meszéna et al. 2006)","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C20EA8">
        <w:fldChar w:fldCharType="separate"/>
      </w:r>
      <w:r w:rsidR="00C20EA8" w:rsidRPr="00C20EA8">
        <w:rPr>
          <w:rFonts w:cs="Times New Roman"/>
        </w:rPr>
        <w:t>(Tilman 1977, Abrams 1983, Meszéna et al. 2006)</w:t>
      </w:r>
      <w:r w:rsidR="00C20EA8">
        <w:fldChar w:fldCharType="end"/>
      </w:r>
      <w:r w:rsidR="00C45A90">
        <w:t xml:space="preserve">.  </w:t>
      </w:r>
      <w:r>
        <w:t>However, we believe that in many natural systems, such as th</w:t>
      </w:r>
      <w:r>
        <w:t xml:space="preserve">ose </w:t>
      </w:r>
      <w:r>
        <w:t>involving annual plants</w:t>
      </w:r>
      <w:r>
        <w:t>, the</w:t>
      </w:r>
      <w:r w:rsidR="00FA49A0">
        <w:t xml:space="preserve"> pace</w:t>
      </w:r>
      <w:r w:rsidR="00C20EA8">
        <w:t xml:space="preserve"> of resource dynamics may be as rapid as the change in consumer biomass</w:t>
      </w:r>
      <w:r w:rsidR="00C20EA8">
        <w:t xml:space="preserve">.  This makes deriving competition coefficients </w:t>
      </w:r>
      <w:r w:rsidR="00C20EA8">
        <w:t>analytically</w:t>
      </w:r>
      <w:r w:rsidR="00C20EA8">
        <w:t xml:space="preserve"> much more difficult</w:t>
      </w:r>
      <w:r w:rsidR="00C20EA8">
        <w:t>.  The</w:t>
      </w:r>
      <w:r w:rsidR="00C20EA8">
        <w:t xml:space="preserve"> great</w:t>
      </w:r>
      <w:r w:rsidR="00C20EA8">
        <w:t xml:space="preserve"> advantage of a </w:t>
      </w:r>
      <w:r w:rsidR="00FA49A0">
        <w:t xml:space="preserve">fitting a </w:t>
      </w:r>
      <w:r w:rsidR="00FA49A0">
        <w:t>phenomenological model</w:t>
      </w:r>
      <w:r w:rsidR="00FA49A0">
        <w:t xml:space="preserve"> statistically</w:t>
      </w:r>
      <w:r w:rsidR="00C20EA8">
        <w:t xml:space="preserve"> </w:t>
      </w:r>
      <w:r w:rsidR="00FA49A0">
        <w:t>to the observed or simulated effects of competition</w:t>
      </w:r>
      <w:r w:rsidR="00C20EA8">
        <w:t xml:space="preserve"> is that it can help us understand </w:t>
      </w:r>
      <w:r w:rsidR="00C20EA8">
        <w:t xml:space="preserve">pairwise </w:t>
      </w:r>
      <w:r w:rsidR="00C20EA8">
        <w:t xml:space="preserve">competition even in such complex cases. </w:t>
      </w:r>
      <w:r w:rsidR="00FA49A0">
        <w:t>However</w:t>
      </w:r>
      <w:r w:rsidR="00C20EA8">
        <w:t xml:space="preserve">, our work here shows that this may come at the cost of </w:t>
      </w:r>
      <w:r w:rsidR="00C20EA8">
        <w:t xml:space="preserve">leaving out </w:t>
      </w:r>
      <w:r w:rsidR="00FA49A0">
        <w:t>the effects of</w:t>
      </w:r>
      <w:r w:rsidR="00C20EA8">
        <w:t xml:space="preserve"> </w:t>
      </w:r>
      <w:r w:rsidR="00C20EA8">
        <w:t xml:space="preserve">HOIs in multispecies communities. </w:t>
      </w:r>
    </w:p>
    <w:p w14:paraId="56044AE7" w14:textId="629A83F9" w:rsidR="007A5076" w:rsidRDefault="00FB2B55" w:rsidP="00E70044">
      <w:pPr>
        <w:pStyle w:val="Heading"/>
      </w:pPr>
      <w:r>
        <w:t>Are HOIs Common in Nature</w:t>
      </w:r>
      <w:r w:rsidR="00746378">
        <w:t xml:space="preserve">? </w:t>
      </w:r>
    </w:p>
    <w:p w14:paraId="2DC292C6" w14:textId="4B7BC557" w:rsidR="00540DA5" w:rsidRDefault="00A0621E" w:rsidP="00C709A8">
      <w:pPr>
        <w:pStyle w:val="mystyle"/>
        <w:pPrChange w:id="46" w:author="Andy Kleinhesselink" w:date="2018-09-14T17:31:00Z">
          <w:pPr/>
        </w:pPrChang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 xml:space="preserve">the trait that determines each species’ impact on and sensitivity to </w:t>
      </w:r>
      <w:r w:rsidR="00FB2B55">
        <w:t xml:space="preserve">resource availability is itself governed by resource availability. </w:t>
      </w:r>
      <w:r w:rsidR="00540DA5">
        <w:t xml:space="preserve">In this case, the temporal dynamics of resource uptake by each species </w:t>
      </w:r>
      <w:r w:rsidR="00540DA5">
        <w:t>is the trait in question.  This trait shifts in response to the resource availability and thus the activity of competitors.</w:t>
      </w:r>
      <w:r>
        <w:t xml:space="preserve">  </w:t>
      </w:r>
      <w:r>
        <w:t xml:space="preserve">More generally, we believe that whenever the functional traits that govern the impact or </w:t>
      </w:r>
      <w:r>
        <w:lastRenderedPageBreak/>
        <w:t>the sensitivity of</w:t>
      </w:r>
      <w:r w:rsidR="00FB2B55">
        <w:t xml:space="preserve"> species to resources change in response to competition</w:t>
      </w:r>
      <w:r w:rsidR="00FB2B55">
        <w:t xml:space="preserve"> this is a recipe for HOIs.  Among competing plants, </w:t>
      </w:r>
      <w:r w:rsidR="00FB2B55">
        <w:t>changes</w:t>
      </w:r>
      <w:r w:rsidR="00FB2B55">
        <w:t xml:space="preserve"> </w:t>
      </w:r>
      <w:r w:rsidR="00FB2B55">
        <w:t>in height</w:t>
      </w:r>
      <w:r w:rsidR="00FB2B55">
        <w:t xml:space="preserve">, </w:t>
      </w:r>
      <w:r w:rsidR="00FB2B55">
        <w:t>biomass</w:t>
      </w:r>
      <w:r w:rsidR="00FB2B55">
        <w:t>, and root to shoot allocation</w:t>
      </w:r>
      <w:r w:rsidR="00FB2B55">
        <w:t xml:space="preserve"> in response to competition are </w:t>
      </w:r>
      <w:r w:rsidR="00540DA5">
        <w:t xml:space="preserve">widespread.  In theory, these traits should also </w:t>
      </w:r>
      <w:r w:rsidR="00540DA5">
        <w:t>determine each</w:t>
      </w:r>
      <w:r w:rsidR="00540DA5">
        <w:t xml:space="preserve"> </w:t>
      </w:r>
      <w:r w:rsidR="00540DA5">
        <w:t xml:space="preserve">individual’s impact and sensitivity to competition.  </w:t>
      </w:r>
      <w:del w:id="47" w:author="Andy Kleinhesselink" w:date="2018-09-14T17:27:00Z">
        <w:r w:rsidR="00540DA5" w:rsidDel="00175B82">
          <w:delText>So</w:delText>
        </w:r>
      </w:del>
      <w:ins w:id="48" w:author="Andy Kleinhesselink" w:date="2018-09-14T17:27:00Z">
        <w:r w:rsidR="00175B82">
          <w:t>So,</w:t>
        </w:r>
      </w:ins>
      <w:r w:rsidR="00540DA5">
        <w:t xml:space="preserve"> are HOIs </w:t>
      </w:r>
      <w:r w:rsidR="00540DA5">
        <w:t>inevitable</w:t>
      </w:r>
      <w:r w:rsidR="00540DA5">
        <w:t>?</w:t>
      </w:r>
      <w:r w:rsidR="00540DA5">
        <w:t xml:space="preserve"> If so why are so few documented examples among competing plants (</w:t>
      </w:r>
      <w:r w:rsidR="00540DA5">
        <w:t xml:space="preserve">but see </w:t>
      </w:r>
      <w:r w:rsidR="00540DA5">
        <w:fldChar w:fldCharType="begin"/>
      </w:r>
      <w:r w:rsidR="00540DA5">
        <w:instrText xml:space="preserve"> ADDIN ZOTERO_ITEM CSL_CITATION {"citationID":"YgOQcNY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w:t>
      </w:r>
      <w:r w:rsidR="00540DA5">
        <w:t xml:space="preserve">  </w:t>
      </w:r>
    </w:p>
    <w:p w14:paraId="6EB9FEBC" w14:textId="77777777" w:rsidR="009E120C" w:rsidRDefault="00540DA5" w:rsidP="00C709A8">
      <w:pPr>
        <w:pStyle w:val="mystyle"/>
        <w:pPrChange w:id="49" w:author="Andy Kleinhesselink" w:date="2018-09-14T17:30:00Z">
          <w:pPr/>
        </w:pPrChange>
      </w:pPr>
      <w:r>
        <w:t xml:space="preserve">One </w:t>
      </w:r>
      <w:r w:rsidR="008A72E9">
        <w:t xml:space="preserve">hypothesis is </w:t>
      </w:r>
      <w:r>
        <w:t xml:space="preserve">while HOIs are common that are </w:t>
      </w:r>
      <w:r w:rsidR="008A72E9">
        <w:t>often</w:t>
      </w:r>
      <w:r>
        <w:t xml:space="preserve"> weak.  </w:t>
      </w:r>
      <w:r w:rsidR="008A72E9">
        <w:t>A</w:t>
      </w:r>
      <w:r>
        <w:t xml:space="preserve"> key </w:t>
      </w:r>
      <w:r>
        <w:t xml:space="preserve">factor in producing HOIs in our simulation is that each species </w:t>
      </w:r>
      <w:r w:rsidR="008A72E9">
        <w:t>is the relative non-line</w:t>
      </w:r>
      <w:r w:rsidR="008A72E9">
        <w:t>arity in each species</w:t>
      </w:r>
      <w:r>
        <w:t xml:space="preserve"> </w:t>
      </w:r>
      <w:r w:rsidR="008A72E9">
        <w:t xml:space="preserve">resource </w:t>
      </w:r>
      <w:r>
        <w:t xml:space="preserve">uptake curve.  </w:t>
      </w:r>
      <w:r w:rsidR="008A72E9">
        <w:t>The</w:t>
      </w:r>
      <w:r w:rsidR="008A72E9">
        <w:t xml:space="preserve"> </w:t>
      </w:r>
      <w:r w:rsidR="009E120C">
        <w:t>weaker</w:t>
      </w:r>
      <w:r w:rsidR="008A72E9">
        <w:t xml:space="preserve"> the </w:t>
      </w:r>
      <w:r w:rsidR="008A72E9">
        <w:t>trade-off</w:t>
      </w:r>
      <w:r w:rsidR="008A72E9">
        <w:t xml:space="preserve"> </w:t>
      </w:r>
      <w:r w:rsidR="008A72E9">
        <w:t>between resource uptake rate</w:t>
      </w:r>
      <w:r w:rsidR="009E120C">
        <w:t>s</w:t>
      </w:r>
      <w:r w:rsidR="008A72E9">
        <w:t xml:space="preserve"> at high and low resource availability</w:t>
      </w:r>
      <w:r w:rsidR="008A72E9">
        <w:t xml:space="preserve"> the </w:t>
      </w:r>
      <w:r w:rsidR="009E120C">
        <w:t>weaker</w:t>
      </w:r>
      <w:r w:rsidR="008A72E9">
        <w:t xml:space="preserve"> the HOIs should be in this system</w:t>
      </w:r>
      <w:r w:rsidR="008A72E9">
        <w:t xml:space="preserve">.  </w:t>
      </w:r>
      <w:r w:rsidR="009E120C">
        <w:t xml:space="preserve">In nature, such strong trade-offs may be rare.  </w:t>
      </w:r>
    </w:p>
    <w:p w14:paraId="53B8EDA9" w14:textId="338EE49C" w:rsidR="00540DA5" w:rsidRDefault="009E120C" w:rsidP="00C709A8">
      <w:pPr>
        <w:pStyle w:val="mystyle"/>
        <w:pPrChange w:id="50" w:author="Andy Kleinhesselink" w:date="2018-09-14T17:30:00Z">
          <w:pPr/>
        </w:pPrChange>
      </w:pPr>
      <w:r>
        <w:t xml:space="preserve">The very large changes in resource availability and plant biomass in </w:t>
      </w:r>
      <w:r>
        <w:t xml:space="preserve">our simulation also are factor in the strength of HOIs.  </w:t>
      </w:r>
      <w:r>
        <w:t xml:space="preserve">Because resource availability </w:t>
      </w:r>
      <w:r w:rsidR="009D55FA">
        <w:t xml:space="preserve">fluctuates widely in our simulation it means that species interactions change dramatically over the course of the season.  Without this extreme fluctuation in resource environment, species would have relatively constant competitive effects on one another and no HOIs would be possible.  For instance, compare our system to an idealized version of resource competition experienced by competing perennial plants in a temperate climate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close to the environmental resource supply rate.  Thus, even if species have different non-linear responses to resource </w:t>
      </w:r>
      <w:commentRangeStart w:id="51"/>
      <w:r w:rsidR="009D55FA">
        <w:t xml:space="preserve">concentration the fact that resource concentration is relatively fixed eliminates the </w:t>
      </w:r>
      <w:r w:rsidR="009D55FA">
        <w:lastRenderedPageBreak/>
        <w:t xml:space="preserve">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51"/>
      <w:r w:rsidR="002F762A">
        <w:rPr>
          <w:rStyle w:val="CommentReference"/>
        </w:rPr>
        <w:commentReference w:id="51"/>
      </w:r>
    </w:p>
    <w:p w14:paraId="7A1EC0CC" w14:textId="77777777" w:rsidR="00B93196" w:rsidRDefault="00390672">
      <w:pPr>
        <w:pStyle w:val="Heading"/>
      </w:pPr>
      <w:bookmarkStart w:id="52" w:name="discussion"/>
      <w:bookmarkStart w:id="53" w:name="conclusionssummary"/>
      <w:bookmarkEnd w:id="52"/>
      <w:bookmarkEnd w:id="53"/>
      <w:r>
        <w:t>Conclusion</w:t>
      </w:r>
    </w:p>
    <w:p w14:paraId="08D741D5" w14:textId="12DACB6A" w:rsidR="00B93196" w:rsidRDefault="00390672">
      <w:pPr>
        <w:spacing w:after="202"/>
        <w:contextualSpacing/>
      </w:pPr>
      <w:r>
        <w:t xml:space="preserve">We have sought to clarify the definition of HOI’s and explain how they could arise from relatively simple competitive dynamics. We illustrate this point with </w:t>
      </w:r>
      <w:r w:rsidR="002F762A">
        <w:t>a</w:t>
      </w:r>
      <w:r w:rsidR="002F762A">
        <w:t xml:space="preserve"> </w:t>
      </w:r>
      <w:r w:rsidR="002F762A">
        <w:t xml:space="preserve">simple mechanistic model of species competition for a single resource. </w:t>
      </w:r>
      <w:commentRangeStart w:id="54"/>
      <w:r w:rsidR="00563FF5">
        <w:t xml:space="preserve">Separating cases where non-additive competition is due to indirect effects mediated by intermediate population states, and those where competition is fundamentally irreducible to pairwise competition will be an important challenge for future empirical studies of HOIs. </w:t>
      </w:r>
      <w:commentRangeEnd w:id="54"/>
      <w:r w:rsidR="002F762A">
        <w:t>While we believe that HOIs should be common in nature this does not mean that they will be strong or strong enough to detect statistically in empirical settings.  Our work suggests that environments in which resource availability varies strongly throughout the season may</w:t>
      </w:r>
      <w:r w:rsidR="002F762A">
        <w:br/>
        <w:t xml:space="preserve">be a likely place for HOIs to emerge. </w:t>
      </w:r>
      <w:r w:rsidR="000B2C35">
        <w:rPr>
          <w:rStyle w:val="CommentReference"/>
        </w:rPr>
        <w:commentReference w:id="54"/>
      </w:r>
    </w:p>
    <w:p w14:paraId="45053543" w14:textId="77777777" w:rsidR="00B93196" w:rsidRDefault="00390672">
      <w:pPr>
        <w:pStyle w:val="Heading"/>
      </w:pPr>
      <w:bookmarkStart w:id="55" w:name="acknowledgments"/>
      <w:bookmarkEnd w:id="55"/>
      <w:r>
        <w:t>Acknowledgments</w:t>
      </w:r>
    </w:p>
    <w:p w14:paraId="73D91D9C" w14:textId="77777777" w:rsidR="00B93196" w:rsidRDefault="00390672">
      <w:pPr>
        <w:pStyle w:val="Heading"/>
      </w:pPr>
      <w:bookmarkStart w:id="56" w:name="references"/>
      <w:bookmarkEnd w:id="56"/>
      <w:r>
        <w:t>References</w:t>
      </w:r>
    </w:p>
    <w:p w14:paraId="0769A8A9" w14:textId="387CD3AE" w:rsidR="00B93196" w:rsidRDefault="007B137A" w:rsidP="00731158">
      <w:pPr>
        <w:pStyle w:val="Bibliography"/>
      </w:pPr>
      <w:r>
        <w:rPr>
          <w:rFonts w:cs="Times New Roman"/>
        </w:rPr>
        <w:t xml:space="preserve"> </w:t>
      </w:r>
      <w:r w:rsidR="00731158" w:rsidRPr="00731158">
        <w:t xml:space="preserve"> </w:t>
      </w:r>
    </w:p>
    <w:p w14:paraId="7B78105E" w14:textId="77777777" w:rsidR="0061034E" w:rsidRDefault="0061034E">
      <w:pPr>
        <w:spacing w:after="0"/>
        <w:ind w:firstLine="0"/>
      </w:pPr>
      <w:r>
        <w:br w:type="page"/>
      </w:r>
    </w:p>
    <w:p w14:paraId="4818D019" w14:textId="77777777" w:rsidR="0061034E" w:rsidRDefault="0061034E" w:rsidP="0061034E">
      <w:pPr>
        <w:pStyle w:val="Heading"/>
      </w:pPr>
      <w:r>
        <w:lastRenderedPageBreak/>
        <w:t>Figures</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012D95DC" w:rsidR="00E84F09" w:rsidRPr="00FB51D5" w:rsidRDefault="00FB51D5" w:rsidP="00B570B6">
      <w:pPr>
        <w:pStyle w:val="Caption"/>
      </w:pPr>
      <w:bookmarkStart w:id="57"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12796D">
        <w:rPr>
          <w:noProof/>
        </w:rPr>
        <w:t>1</w:t>
      </w:r>
      <w:r w:rsidR="006A0465">
        <w:rPr>
          <w:b w:val="0"/>
          <w:bCs w:val="0"/>
          <w:noProof/>
        </w:rPr>
        <w:fldChar w:fldCharType="end"/>
      </w:r>
      <w:bookmarkEnd w:id="57"/>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is depicted as converging arrows showing that the effects of two and three on species one is non-additive.</w:t>
      </w:r>
      <w:r w:rsidR="00E84F09">
        <w:br w:type="page"/>
      </w:r>
    </w:p>
    <w:p w14:paraId="36BD661C" w14:textId="77777777" w:rsidR="00FB51D5" w:rsidRDefault="00E84F09" w:rsidP="00FB51D5">
      <w:pPr>
        <w:pStyle w:val="figcaption"/>
        <w:keepNext/>
      </w:pPr>
      <w:commentRangeStart w:id="58"/>
      <w:r>
        <w:rPr>
          <w:noProof/>
        </w:rPr>
        <w:lastRenderedPageBreak/>
        <w:drawing>
          <wp:inline distT="0" distB="0" distL="0" distR="0" wp14:anchorId="7F891BF9" wp14:editId="5A1E4D06">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58"/>
      <w:r w:rsidR="002F762A">
        <w:rPr>
          <w:rStyle w:val="CommentReference"/>
          <w:b w:val="0"/>
        </w:rPr>
        <w:commentReference w:id="58"/>
      </w:r>
    </w:p>
    <w:p w14:paraId="1B0306FB" w14:textId="00AAA325" w:rsidR="00CC0BA7" w:rsidRPr="00FB51D5" w:rsidRDefault="00FB51D5" w:rsidP="00FB51D5">
      <w:pPr>
        <w:pStyle w:val="figcaption"/>
      </w:pPr>
      <w:bookmarkStart w:id="59"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A42F96">
        <w:rPr>
          <w:noProof/>
        </w:rPr>
        <w:t>2</w:t>
      </w:r>
      <w:r w:rsidR="006A0465">
        <w:rPr>
          <w:noProof/>
        </w:rPr>
        <w:fldChar w:fldCharType="end"/>
      </w:r>
      <w:bookmarkEnd w:id="59"/>
      <w:r>
        <w:t xml:space="preserve">. Example time series 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A42F96">
        <w:t xml:space="preserve">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w:t>
      </w:r>
      <w:r w:rsidR="00A42F96">
        <w:t>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6C523748">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0F1572AA" w:rsidR="0032749A" w:rsidRDefault="00FB51D5" w:rsidP="0012796D">
      <w:pPr>
        <w:pStyle w:val="Caption"/>
      </w:pPr>
      <w:bookmarkStart w:id="60"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32749A">
        <w:rPr>
          <w:noProof/>
        </w:rPr>
        <w:t>3</w:t>
      </w:r>
      <w:r w:rsidR="006A0465">
        <w:rPr>
          <w:noProof/>
        </w:rPr>
        <w:fldChar w:fldCharType="end"/>
      </w:r>
      <w:bookmarkEnd w:id="60"/>
      <w:r>
        <w:t xml:space="preserve">. </w:t>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solid line shows best fit line from the standard competition model (</w:t>
      </w:r>
      <w:del w:id="61" w:author="Andy Kleinhesselink" w:date="2018-09-14T17:28:00Z">
        <w:r w:rsidR="0032749A" w:rsidDel="00175B82">
          <w:delText xml:space="preserve">eq </w:delText>
        </w:r>
      </w:del>
      <w:ins w:id="62" w:author="Andy Kleinhesselink" w:date="2018-09-14T17:28:00Z">
        <w:r w:rsidR="00175B82">
          <w:t>eq. 7</w:t>
        </w:r>
      </w:ins>
      <w:del w:id="63" w:author="Andy Kleinhesselink" w:date="2018-09-14T17:28:00Z">
        <w:r w:rsidR="0032749A" w:rsidDel="00175B82">
          <w:delText>X</w:delText>
        </w:r>
      </w:del>
      <w:r w:rsidR="0032749A">
        <w:t>) and the dashed line shows the best fit line from the model with varying exponents on each competitors effects (eq</w:t>
      </w:r>
      <w:ins w:id="64" w:author="Andy Kleinhesselink" w:date="2018-09-14T17:28:00Z">
        <w:r w:rsidR="00175B82">
          <w:t>. 8</w:t>
        </w:r>
      </w:ins>
      <w:del w:id="65" w:author="Andy Kleinhesselink" w:date="2018-09-14T17:28:00Z">
        <w:r w:rsidR="0032749A" w:rsidDel="00175B82">
          <w:delText xml:space="preserve"> X</w:delText>
        </w:r>
      </w:del>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69154992">
            <wp:extent cx="54864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2E3A7490" w14:textId="6FC91104" w:rsidR="00AD2064" w:rsidRDefault="0032749A" w:rsidP="0012796D">
      <w:pPr>
        <w:pStyle w:val="Caption"/>
      </w:pPr>
      <w:bookmarkStart w:id="66" w:name="_Ref524701722"/>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66"/>
      <w:r>
        <w:t xml:space="preserve">. </w:t>
      </w:r>
      <w:r w:rsidR="0023375E">
        <w:t>Simulated per capita seed production of the a) early, b) middle and c) late season species in response to increasing competition from two species at once.</w:t>
      </w:r>
      <w:r>
        <w:t xml:space="preserve"> </w:t>
      </w:r>
      <w:r w:rsidR="0023375E">
        <w:t xml:space="preserve">Increasing densities of one competitor species are shown on the x-axis and three different levels of density from another competitor are shown with the </w:t>
      </w:r>
      <w:r w:rsidR="0023375E">
        <w:t>varying shades of gray points</w:t>
      </w:r>
      <w:r>
        <w:t xml:space="preserve">. </w:t>
      </w:r>
      <w:r w:rsidR="0023375E">
        <w:t xml:space="preserve">Only the response to interspecific competition is shown. </w:t>
      </w:r>
      <w:r>
        <w:t xml:space="preserve">The lines show the predicted </w:t>
      </w:r>
      <w:r>
        <w:t>per capita fecundity from the competition model with varying exponents (eq</w:t>
      </w:r>
      <w:ins w:id="67" w:author="Andy Kleinhesselink" w:date="2018-09-14T17:33:00Z">
        <w:r w:rsidR="007543E5">
          <w:t>.</w:t>
        </w:r>
      </w:ins>
      <w:r>
        <w:t xml:space="preserve"> </w:t>
      </w:r>
      <w:ins w:id="68" w:author="Andy Kleinhesselink" w:date="2018-09-14T17:32:00Z">
        <w:r w:rsidR="007543E5">
          <w:t>8</w:t>
        </w:r>
      </w:ins>
      <w:del w:id="69" w:author="Andy Kleinhesselink" w:date="2018-09-14T17:32:00Z">
        <w:r w:rsidDel="007543E5">
          <w:delText>x</w:delText>
        </w:r>
      </w:del>
      <w:r>
        <w:t xml:space="preserve">).  The predictions are generated assuming that </w:t>
      </w:r>
      <w:r w:rsidR="0023375E">
        <w:t xml:space="preserve">single species </w:t>
      </w:r>
      <w:r>
        <w:t xml:space="preserve">competitive effects are additive.  Deviations between the observed (simulated) </w:t>
      </w:r>
      <w:r>
        <w:t>fecundity</w:t>
      </w:r>
      <w:r>
        <w:t xml:space="preserve"> and the predicted </w:t>
      </w:r>
      <w:r>
        <w:t>fecundity (lines) indicated t</w:t>
      </w:r>
      <w:r w:rsidR="0023375E">
        <w:t>hat competition is non-additive</w:t>
      </w:r>
      <w:r w:rsidR="0023375E">
        <w:t xml:space="preserve">.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6CE418DA">
            <wp:extent cx="5486400" cy="3017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4BDDB345" w14:textId="5DD75EE9" w:rsidR="00AD2064" w:rsidRDefault="00AD2064" w:rsidP="00AD2064">
      <w:pPr>
        <w:pStyle w:val="Caption"/>
      </w:pPr>
      <w:bookmarkStart w:id="70" w:name="_Ref52470202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70"/>
      <w:r>
        <w:t xml:space="preserve">. </w:t>
      </w:r>
      <w:r w:rsidR="00553202">
        <w:t>Non-additivity of two-species interspecific competition</w:t>
      </w:r>
      <w:r w:rsidR="00B84F3F">
        <w:t xml:space="preserve"> for each of the focal species</w:t>
      </w:r>
      <w:r w:rsidR="00553202">
        <w:t xml:space="preserve">. Non-additivity is </w:t>
      </w:r>
      <w:r w:rsidR="00B84F3F">
        <w:t xml:space="preserve">shown as the </w:t>
      </w:r>
      <w:r w:rsidR="00B84F3F">
        <w:t xml:space="preserve">differences between the observed effects of two species competition and </w:t>
      </w:r>
      <w:del w:id="71" w:author="Andy Kleinhesselink" w:date="2018-09-14T17:33:00Z">
        <w:r w:rsidR="00B84F3F" w:rsidDel="007543E5">
          <w:delText xml:space="preserve">predicted </w:delText>
        </w:r>
      </w:del>
      <w:ins w:id="72" w:author="Andy Kleinhesselink" w:date="2018-09-14T17:33:00Z">
        <w:r w:rsidR="007543E5">
          <w:t>effects predicted by the second model (eq. 8)</w:t>
        </w:r>
        <w:r w:rsidR="007543E5">
          <w:t xml:space="preserve"> </w:t>
        </w:r>
      </w:ins>
      <w:del w:id="73" w:author="Andy Kleinhesselink" w:date="2018-09-14T17:33:00Z">
        <w:r w:rsidR="00B84F3F" w:rsidDel="007543E5">
          <w:delText xml:space="preserve">effects of two species competition </w:delText>
        </w:r>
      </w:del>
      <w:r w:rsidR="00B84F3F">
        <w:t>assuming the effects of each</w:t>
      </w:r>
      <w:r w:rsidR="00B84F3F">
        <w:t xml:space="preserve"> </w:t>
      </w:r>
      <w:r w:rsidR="00B84F3F">
        <w:t>species are additive.  In panel a) this is shown as the increase in root mean squared error over the single species fits, and in b) the average error is shown</w:t>
      </w:r>
      <w:r w:rsidR="00B84F3F">
        <w:t xml:space="preserve"> (observed – predicted).  Panel b) shows the direction of the error, positive values </w:t>
      </w:r>
      <w:r w:rsidR="00B84F3F">
        <w:t>show that competition was less than predicted</w:t>
      </w:r>
      <w:r w:rsidR="00B84F3F">
        <w:t xml:space="preserve">, positive </w:t>
      </w:r>
      <w:r w:rsidR="00B84F3F">
        <w:t xml:space="preserve">effect of the </w:t>
      </w:r>
      <w:r w:rsidR="00B84F3F">
        <w:t xml:space="preserve">HOI, </w:t>
      </w:r>
      <w:r w:rsidR="00B84F3F">
        <w:t xml:space="preserve">negative values show where competition was greater than predicted, negative effect of the HOI. </w:t>
      </w:r>
      <w:r>
        <w:t xml:space="preserve">  </w:t>
      </w:r>
    </w:p>
    <w:p w14:paraId="6D5FEF62" w14:textId="37BADE7C" w:rsidR="00C57AA2" w:rsidRDefault="009761CF" w:rsidP="0012796D">
      <w:pPr>
        <w:pStyle w:val="Caption"/>
      </w:pPr>
      <w:r>
        <w:br w:type="page"/>
      </w:r>
    </w:p>
    <w:p w14:paraId="06B75BCE" w14:textId="1B8CBE41" w:rsidR="00163557" w:rsidRDefault="00841145" w:rsidP="00841145">
      <w:pPr>
        <w:pStyle w:val="Heading"/>
      </w:pPr>
      <w:r>
        <w:lastRenderedPageBreak/>
        <w:t xml:space="preserve">Appendix A – Interaction modification leads to non-additive competition: </w:t>
      </w:r>
    </w:p>
    <w:p w14:paraId="4349B3AB" w14:textId="42D31242" w:rsidR="00841145" w:rsidRDefault="000725F8" w:rsidP="00841145">
      <w:r>
        <w:t xml:space="preserve">Assume that competition affecting species one is given by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841145">
        <w:t xml:space="preserve">. If we relax the assumption that pairwise competition coefficients are fixed and instead allow for interaction modifications, then competition coefficients may depend on other competitor densities. </w:t>
      </w:r>
      <w:r>
        <w:t>We can show this by r</w:t>
      </w:r>
      <w:r w:rsidR="00841145">
        <w:t>eplac</w:t>
      </w:r>
      <w:r>
        <w:t>ing</w:t>
      </w:r>
      <w:r w:rsidR="00841145">
        <w:t xml:space="preserv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841145">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w:t>
      </w:r>
      <w:r w:rsidR="00841145">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rsidR="00841145">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00841145">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If we re-write</w:t>
      </w:r>
      <w:r w:rsidR="000633BD">
        <w:t xml:space="preserve"> </w:t>
      </w:r>
      <w:r w:rsidR="00841145">
        <w:t>taking into account this interaction modification we</w:t>
      </w:r>
      <w:r>
        <w:t xml:space="preserve"> arrive a</w:t>
      </w:r>
      <w:r w:rsidR="004558C1">
        <w:t xml:space="preserve">t a model that looks equivalent to the one in the main text: </w:t>
      </w:r>
      <w: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4558C1">
        <w:t>.</w:t>
      </w:r>
    </w:p>
    <w:p w14:paraId="595A1B13" w14:textId="5FE12EEE" w:rsidR="00BF58F7" w:rsidRDefault="00BF58F7">
      <w:pPr>
        <w:spacing w:line="276" w:lineRule="auto"/>
        <w:ind w:firstLine="0"/>
        <w:jc w:val="both"/>
      </w:pPr>
      <w:r>
        <w:br w:type="page"/>
      </w:r>
    </w:p>
    <w:p w14:paraId="1135D80F" w14:textId="0DB950D0" w:rsidR="00BF58F7" w:rsidDel="002F762A" w:rsidRDefault="00BF58F7" w:rsidP="00BF58F7">
      <w:pPr>
        <w:pStyle w:val="Heading"/>
        <w:rPr>
          <w:del w:id="74" w:author="Andy Kleinhesselink" w:date="2018-09-14T17:25:00Z"/>
        </w:rPr>
      </w:pPr>
      <w:r w:rsidRPr="009965D1">
        <w:lastRenderedPageBreak/>
        <w:t>Supporting Information</w:t>
      </w:r>
      <w:r w:rsidR="006F7BC5">
        <w:t xml:space="preserve"> – Figures: </w:t>
      </w:r>
    </w:p>
    <w:p w14:paraId="007A5E14" w14:textId="63AC1EAC" w:rsidR="00D85B27" w:rsidDel="002F762A" w:rsidRDefault="00D85B27">
      <w:pPr>
        <w:spacing w:line="276" w:lineRule="auto"/>
        <w:ind w:firstLine="0"/>
        <w:jc w:val="both"/>
        <w:rPr>
          <w:del w:id="75" w:author="Andy Kleinhesselink" w:date="2018-09-14T17:24:00Z"/>
        </w:rPr>
      </w:pPr>
      <w:del w:id="76" w:author="Andy Kleinhesselink" w:date="2018-09-14T17:24:00Z">
        <w:r w:rsidDel="002F762A">
          <w:br w:type="page"/>
        </w:r>
      </w:del>
    </w:p>
    <w:p w14:paraId="30D867CF" w14:textId="163CDB77" w:rsidR="00D85B27" w:rsidDel="002F762A" w:rsidRDefault="00D85B27">
      <w:pPr>
        <w:spacing w:line="276" w:lineRule="auto"/>
        <w:ind w:firstLine="0"/>
        <w:jc w:val="both"/>
        <w:rPr>
          <w:del w:id="77" w:author="Andy Kleinhesselink" w:date="2018-09-14T17:24:00Z"/>
        </w:rPr>
      </w:pPr>
      <w:del w:id="78" w:author="Andy Kleinhesselink" w:date="2018-09-14T17:24:00Z">
        <w:r w:rsidDel="002F762A">
          <w:br w:type="page"/>
        </w:r>
      </w:del>
    </w:p>
    <w:p w14:paraId="5D21AB09" w14:textId="01846D04" w:rsidR="00D85B27" w:rsidRPr="00D85B27" w:rsidRDefault="00D85B27" w:rsidP="002F762A">
      <w:pPr>
        <w:pStyle w:val="Heading"/>
        <w:pPrChange w:id="79" w:author="Andy Kleinhesselink" w:date="2018-09-14T17:25:00Z">
          <w:pPr>
            <w:pStyle w:val="Caption"/>
          </w:pPr>
        </w:pPrChange>
      </w:pPr>
    </w:p>
    <w:sectPr w:rsidR="00D85B27" w:rsidRPr="00D85B27">
      <w:footerReference w:type="default" r:id="rId16"/>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athan Kraft" w:date="2018-07-09T15:03:00Z" w:initials="NK">
    <w:p w14:paraId="0CBA5929" w14:textId="3B6BD1BD" w:rsidR="009E120C" w:rsidRDefault="009E120C">
      <w:pPr>
        <w:pStyle w:val="CommentText"/>
      </w:pPr>
      <w:r>
        <w:rPr>
          <w:rStyle w:val="CommentReference"/>
        </w:rPr>
        <w:annotationRef/>
      </w:r>
      <w:r>
        <w:t xml:space="preserve">Just to mix up word choice- revert if needed. </w:t>
      </w:r>
    </w:p>
  </w:comment>
  <w:comment w:id="2" w:author="Nathan Kraft" w:date="2018-07-09T15:16:00Z" w:initials="NK">
    <w:p w14:paraId="259E50EC" w14:textId="2DB9B883" w:rsidR="009E120C" w:rsidRDefault="009E120C">
      <w:pPr>
        <w:pStyle w:val="CommentText"/>
      </w:pPr>
      <w:r>
        <w:rPr>
          <w:rStyle w:val="CommentReference"/>
        </w:rPr>
        <w:annotationRef/>
      </w:r>
      <w:r>
        <w:t xml:space="preserve">Feel free to reject this if you find it to heavy handed; but I think the turn of phrase you had before is a bit hard to parse on a quick read. </w:t>
      </w:r>
    </w:p>
  </w:comment>
  <w:comment w:id="4" w:author="Nathan Kraft" w:date="2018-07-09T15:20:00Z" w:initials="NK">
    <w:p w14:paraId="5E0034C4" w14:textId="20A2BBC6" w:rsidR="009E120C" w:rsidRDefault="009E120C">
      <w:pPr>
        <w:pStyle w:val="CommentText"/>
      </w:pPr>
      <w:r>
        <w:rPr>
          <w:rStyle w:val="CommentReference"/>
        </w:rPr>
        <w:annotationRef/>
      </w:r>
      <w:r>
        <w:t xml:space="preserve">“vast number” is probably hyperbole, unless you are banking hard on the undiscovered microbial and pathogen angle. </w:t>
      </w:r>
    </w:p>
  </w:comment>
  <w:comment w:id="5" w:author="Nathan Kraft" w:date="2018-07-09T15:21:00Z" w:initials="NK">
    <w:p w14:paraId="0D1EFDAD" w14:textId="49268200" w:rsidR="009E120C" w:rsidRDefault="009E120C">
      <w:pPr>
        <w:pStyle w:val="CommentText"/>
      </w:pPr>
      <w:r>
        <w:rPr>
          <w:rStyle w:val="CommentReference"/>
        </w:rPr>
        <w:annotationRef/>
      </w:r>
      <w:r>
        <w:t>Fragment?</w:t>
      </w:r>
    </w:p>
  </w:comment>
  <w:comment w:id="7" w:author="Jonathan Levine" w:date="2018-07-10T12:23:00Z" w:initials="JML">
    <w:p w14:paraId="32B14CD1" w14:textId="7E2EB79B" w:rsidR="009E120C" w:rsidRDefault="009E120C">
      <w:pPr>
        <w:pStyle w:val="CommentText"/>
      </w:pPr>
      <w:r>
        <w:rPr>
          <w:rStyle w:val="CommentReference"/>
        </w:rPr>
        <w:annotationRef/>
      </w:r>
      <w:r>
        <w:t xml:space="preserve">Notice that throughout the introduction, I am removing the focus on “interaction coefficients” because the issues at play are conceptual, and that is what we want the reader thinking about, even if these issues can be encapsulated or implemented via interaction coefficients.  </w:t>
      </w:r>
    </w:p>
  </w:comment>
  <w:comment w:id="6" w:author="Nathan Kraft" w:date="2018-07-09T15:23:00Z" w:initials="NK">
    <w:p w14:paraId="264CCB48" w14:textId="4EB07EDC" w:rsidR="009E120C" w:rsidRDefault="009E120C">
      <w:pPr>
        <w:pStyle w:val="CommentText"/>
      </w:pPr>
      <w:r>
        <w:rPr>
          <w:rStyle w:val="CommentReference"/>
        </w:rPr>
        <w:annotationRef/>
      </w:r>
      <w:r>
        <w:t xml:space="preserve">These three sentences can likely be written more compactly if needed. </w:t>
      </w:r>
    </w:p>
    <w:p w14:paraId="6FB68500" w14:textId="77777777" w:rsidR="009E120C" w:rsidRDefault="009E120C">
      <w:pPr>
        <w:pStyle w:val="CommentText"/>
      </w:pPr>
    </w:p>
    <w:p w14:paraId="15DABCF0" w14:textId="077E694C" w:rsidR="009E120C" w:rsidRDefault="009E120C">
      <w:pPr>
        <w:pStyle w:val="CommentText"/>
      </w:pPr>
      <w:r>
        <w:t>JML- I have tried to shorten them</w:t>
      </w:r>
    </w:p>
  </w:comment>
  <w:comment w:id="8" w:author="Nathan Kraft" w:date="2018-07-09T15:41:00Z" w:initials="NK">
    <w:p w14:paraId="7979D2CE" w14:textId="3E00AD6A" w:rsidR="009E120C" w:rsidRDefault="009E120C">
      <w:pPr>
        <w:pStyle w:val="CommentText"/>
      </w:pPr>
      <w:r>
        <w:rPr>
          <w:rStyle w:val="CommentReference"/>
        </w:rPr>
        <w:annotationRef/>
      </w:r>
      <w:r>
        <w:t xml:space="preserve">e.g. because it </w:t>
      </w:r>
      <w:r w:rsidR="00900591">
        <w:t>has</w:t>
      </w:r>
      <w:r>
        <w:t xml:space="preserve"> example of a study where we did this rather than a citation to the idea about HOI’s</w:t>
      </w:r>
    </w:p>
  </w:comment>
  <w:comment w:id="9" w:author="Nathan Kraft" w:date="2018-07-09T15:40:00Z" w:initials="NK">
    <w:p w14:paraId="412790B5" w14:textId="7C5AA2F3" w:rsidR="009E120C" w:rsidRDefault="009E120C">
      <w:pPr>
        <w:pStyle w:val="CommentText"/>
      </w:pPr>
      <w:r>
        <w:rPr>
          <w:rStyle w:val="CommentReference"/>
        </w:rPr>
        <w:annotationRef/>
      </w:r>
      <w:r>
        <w:t>Godoy et al. 2014 as well or in place of?</w:t>
      </w:r>
    </w:p>
  </w:comment>
  <w:comment w:id="10" w:author="Jonathan Levine" w:date="2018-07-10T16:38:00Z" w:initials="JML">
    <w:p w14:paraId="3712B47E" w14:textId="798C40BA" w:rsidR="009E120C" w:rsidRDefault="009E120C">
      <w:pPr>
        <w:pStyle w:val="CommentText"/>
      </w:pPr>
      <w:r>
        <w:rPr>
          <w:rStyle w:val="CommentReference"/>
        </w:rPr>
        <w:annotationRef/>
      </w:r>
      <w:r>
        <w:t>You may not like what I have proposed here but I think we need to prepare the reader for why we are doing what we plan to do here.</w:t>
      </w:r>
    </w:p>
  </w:comment>
  <w:comment w:id="11" w:author="Andy Kleinhesselink" w:date="2018-05-16T14:16:00Z" w:initials="AK">
    <w:p w14:paraId="6A646000" w14:textId="77777777" w:rsidR="009E120C" w:rsidRDefault="009E120C">
      <w:pPr>
        <w:pStyle w:val="CommentText"/>
      </w:pPr>
      <w:r>
        <w:rPr>
          <w:rStyle w:val="CommentReference"/>
        </w:rPr>
        <w:annotationRef/>
      </w:r>
      <w:r>
        <w:t xml:space="preserve">Pretty rough, I just added this.  The goals of the paper are still a little vague and there are still a few directions we could go with this. </w:t>
      </w:r>
    </w:p>
  </w:comment>
  <w:comment w:id="12" w:author="Nathan Kraft" w:date="2018-07-09T15:45:00Z" w:initials="NK">
    <w:p w14:paraId="4069B56B" w14:textId="3B4B8838" w:rsidR="009E120C" w:rsidRDefault="009E120C">
      <w:pPr>
        <w:pStyle w:val="CommentText"/>
      </w:pPr>
      <w:r>
        <w:rPr>
          <w:rStyle w:val="CommentReference"/>
        </w:rPr>
        <w:annotationRef/>
      </w:r>
      <w:r>
        <w:t xml:space="preserve">This needs more context and likely a paragraph about it earlier. </w:t>
      </w:r>
    </w:p>
  </w:comment>
  <w:comment w:id="14" w:author="Nathan Kraft" w:date="2018-07-09T15:47:00Z" w:initials="NK">
    <w:p w14:paraId="3FEDC94D" w14:textId="742CE92A" w:rsidR="009E120C" w:rsidRDefault="009E120C">
      <w:pPr>
        <w:pStyle w:val="CommentText"/>
      </w:pPr>
      <w:r>
        <w:rPr>
          <w:rStyle w:val="CommentReference"/>
        </w:rPr>
        <w:annotationRef/>
      </w:r>
      <w:r>
        <w:t xml:space="preserve">It might help to spell out the acronym at the start of each major section if we have space. </w:t>
      </w:r>
    </w:p>
  </w:comment>
  <w:comment w:id="15" w:author="Jonathan Levine" w:date="2018-07-11T16:11:00Z" w:initials="JML">
    <w:p w14:paraId="0D5088CD" w14:textId="77777777" w:rsidR="009E120C" w:rsidRDefault="009E120C" w:rsidP="009C4CDF">
      <w:pPr>
        <w:pStyle w:val="CommentText"/>
      </w:pPr>
      <w:r>
        <w:rPr>
          <w:rStyle w:val="CommentReference"/>
        </w:rPr>
        <w:annotationRef/>
      </w:r>
      <w:r>
        <w:t>I am not sure we need this paragraph</w:t>
      </w:r>
    </w:p>
  </w:comment>
  <w:comment w:id="16" w:author="Nathan Kraft" w:date="2018-07-09T16:12:00Z" w:initials="NK">
    <w:p w14:paraId="659CD55F" w14:textId="77777777" w:rsidR="009E120C" w:rsidRDefault="009E120C" w:rsidP="009C4CDF">
      <w:pPr>
        <w:pStyle w:val="CommentText"/>
      </w:pPr>
      <w:r>
        <w:rPr>
          <w:rStyle w:val="CommentReference"/>
        </w:rPr>
        <w:annotationRef/>
      </w:r>
      <w:r>
        <w:t xml:space="preserve">Might need to remind readers what that is here if they just went to read the box. </w:t>
      </w:r>
    </w:p>
  </w:comment>
  <w:comment w:id="17" w:author="Nathan Kraft" w:date="2018-07-09T16:14:00Z" w:initials="NK">
    <w:p w14:paraId="4CB2807E" w14:textId="77777777" w:rsidR="009E120C" w:rsidRDefault="009E120C" w:rsidP="009C4CDF">
      <w:pPr>
        <w:pStyle w:val="CommentText"/>
      </w:pPr>
      <w:r>
        <w:rPr>
          <w:rStyle w:val="CommentReference"/>
        </w:rPr>
        <w:annotationRef/>
      </w:r>
    </w:p>
    <w:p w14:paraId="76F83996" w14:textId="77777777" w:rsidR="009E120C" w:rsidRDefault="009E120C" w:rsidP="009C4CDF">
      <w:pPr>
        <w:pStyle w:val="CommentText"/>
      </w:pPr>
      <w:r>
        <w:t xml:space="preserve">Might need a few more words here to complete the thought. </w:t>
      </w:r>
    </w:p>
  </w:comment>
  <w:comment w:id="18" w:author="Jonathan Levine" w:date="2018-07-11T16:33:00Z" w:initials="JML">
    <w:p w14:paraId="3CF67810" w14:textId="77777777" w:rsidR="009E120C" w:rsidRDefault="009E120C" w:rsidP="009C4CDF">
      <w:pPr>
        <w:pStyle w:val="CommentText"/>
      </w:pPr>
      <w:r>
        <w:rPr>
          <w:rStyle w:val="CommentReference"/>
        </w:rPr>
        <w:annotationRef/>
      </w:r>
      <w:r>
        <w:t xml:space="preserve">You need a stronger justification for the work here than expressed in this sentence.  I would delete this whole paragraph, and begin the next section reminding the reader of the points I made in the new intro paragraph.  Given that I suggest that most of the next section get deleted for reasons explained below, I think you need a transition between these definitional points and what you really want to understand in the section introducing the mechanistic model.  </w:t>
      </w:r>
    </w:p>
  </w:comment>
  <w:comment w:id="19" w:author="Jonathan Levine" w:date="2018-07-11T16:38:00Z" w:initials="JML">
    <w:p w14:paraId="5668D7F3" w14:textId="77777777" w:rsidR="009E120C" w:rsidRDefault="009E120C" w:rsidP="009C4CDF">
      <w:pPr>
        <w:pStyle w:val="CommentText"/>
      </w:pPr>
      <w:r>
        <w:rPr>
          <w:rStyle w:val="CommentReference"/>
        </w:rPr>
        <w:annotationRef/>
      </w:r>
      <w:r>
        <w:t>I like this sentence as the transition (though maybe flesh it out a bit more).  So I would recommend putting it at the end of the paragraph before Box 1, and then go straight to section introducing your model.</w:t>
      </w:r>
    </w:p>
  </w:comment>
  <w:comment w:id="20" w:author="Nathan Kraft" w:date="2018-07-09T16:08:00Z" w:initials="NK">
    <w:p w14:paraId="0F6E9F88" w14:textId="4B21A2E7" w:rsidR="009E120C" w:rsidRDefault="009E120C">
      <w:pPr>
        <w:pStyle w:val="CommentText"/>
      </w:pPr>
      <w:r>
        <w:rPr>
          <w:rStyle w:val="CommentReference"/>
        </w:rPr>
        <w:annotationRef/>
      </w:r>
      <w:r>
        <w:t>Might need to be defined at some point or at least cited</w:t>
      </w:r>
    </w:p>
  </w:comment>
  <w:comment w:id="22" w:author="Nathan Kraft" w:date="2018-07-12T14:33:00Z" w:initials="NK">
    <w:p w14:paraId="74DDE63F" w14:textId="7D6AB987" w:rsidR="009E120C" w:rsidRDefault="009E120C">
      <w:pPr>
        <w:pStyle w:val="CommentText"/>
      </w:pPr>
      <w:r>
        <w:rPr>
          <w:rStyle w:val="CommentReference"/>
        </w:rPr>
        <w:annotationRef/>
      </w:r>
      <w:r>
        <w:t>Probably need citations to a few studies here</w:t>
      </w:r>
    </w:p>
  </w:comment>
  <w:comment w:id="23" w:author="Andy Kleinhesselink" w:date="2018-05-28T08:33:00Z" w:initials="AK">
    <w:p w14:paraId="5B0C4145" w14:textId="4E58664D" w:rsidR="009E120C" w:rsidRDefault="009E120C">
      <w:pPr>
        <w:pStyle w:val="CommentText"/>
      </w:pPr>
      <w:r>
        <w:rPr>
          <w:rStyle w:val="CommentReference"/>
        </w:rPr>
        <w:annotationRef/>
      </w:r>
      <w:r>
        <w:t>Density through time vs. per capita fecundity approaches</w:t>
      </w:r>
    </w:p>
  </w:comment>
  <w:comment w:id="24" w:author="Nathan Kraft" w:date="2018-07-09T16:25:00Z" w:initials="NK">
    <w:p w14:paraId="2240DBBE" w14:textId="3A768E1B" w:rsidR="009E120C" w:rsidRDefault="009E120C">
      <w:pPr>
        <w:pStyle w:val="CommentText"/>
      </w:pPr>
      <w:r>
        <w:rPr>
          <w:rStyle w:val="CommentReference"/>
        </w:rPr>
        <w:annotationRef/>
      </w:r>
      <w:r>
        <w:t xml:space="preserve">This may need to be a bit more compact unless this is going for an annual reviews type format. </w:t>
      </w:r>
    </w:p>
    <w:p w14:paraId="3B8BDD64" w14:textId="77777777" w:rsidR="009E120C" w:rsidRDefault="009E120C">
      <w:pPr>
        <w:pStyle w:val="CommentText"/>
      </w:pPr>
    </w:p>
    <w:p w14:paraId="2AAF2935" w14:textId="03F1DF6A" w:rsidR="009E120C" w:rsidRDefault="009E120C">
      <w:pPr>
        <w:pStyle w:val="CommentText"/>
      </w:pPr>
      <w:r>
        <w:t xml:space="preserve">JML- I agree with Nathan.  I would go further and reduce this to one sentence.  </w:t>
      </w:r>
    </w:p>
  </w:comment>
  <w:comment w:id="25" w:author="Nathan Kraft" w:date="2018-07-09T16:32:00Z" w:initials="NK">
    <w:p w14:paraId="22BC2913" w14:textId="1154CEE6" w:rsidR="009E120C" w:rsidRDefault="009E120C">
      <w:pPr>
        <w:pStyle w:val="CommentText"/>
      </w:pPr>
      <w:r>
        <w:rPr>
          <w:rStyle w:val="CommentReference"/>
        </w:rPr>
        <w:annotationRef/>
      </w:r>
      <w:r>
        <w:t>I agree this is an important discussion point, but we might need to find a more robust way to present this question.</w:t>
      </w:r>
    </w:p>
  </w:comment>
  <w:comment w:id="27" w:author="Jonathan Levine" w:date="2018-07-11T16:49:00Z" w:initials="JML">
    <w:p w14:paraId="1543A8C0" w14:textId="735F9ADB" w:rsidR="009E120C" w:rsidRDefault="009E120C">
      <w:pPr>
        <w:pStyle w:val="CommentText"/>
      </w:pPr>
      <w:r>
        <w:rPr>
          <w:rStyle w:val="CommentReference"/>
        </w:rPr>
        <w:annotationRef/>
      </w:r>
      <w:r>
        <w:t>The text that follows is not necessarily the right material but I think we need to explain better why we are building this mechanistic model when we want to understand something that only emerges in phenomenological models.</w:t>
      </w:r>
    </w:p>
  </w:comment>
  <w:comment w:id="30" w:author="Andy Kleinhesselink" w:date="2018-08-21T19:02:00Z" w:initials="AK">
    <w:p w14:paraId="4A62F12E" w14:textId="099E6B64" w:rsidR="009E120C" w:rsidRDefault="009E120C">
      <w:pPr>
        <w:pStyle w:val="CommentText"/>
      </w:pPr>
      <w:r>
        <w:rPr>
          <w:rStyle w:val="CommentReference"/>
        </w:rPr>
        <w:annotationRef/>
      </w:r>
      <w:r>
        <w:t xml:space="preserve">I added this because I realized that the mechanisms generating HOIs in our simulation are not unlike the arguments that Abrams gives for HOIs.  I’m trying here to more clearly frame our contribution while acknowledging the earlier work. </w:t>
      </w:r>
    </w:p>
  </w:comment>
  <w:comment w:id="35" w:author="Jonathan Levine" w:date="2018-07-15T14:01:00Z" w:initials="JML">
    <w:p w14:paraId="42C7C2CB" w14:textId="6466DEFE" w:rsidR="009E120C" w:rsidRDefault="009E120C">
      <w:pPr>
        <w:pStyle w:val="CommentText"/>
      </w:pPr>
      <w:r>
        <w:rPr>
          <w:rStyle w:val="CommentReference"/>
        </w:rPr>
        <w:annotationRef/>
      </w:r>
      <w:r>
        <w:t>The use of this greek letter in a model with n as density in notationally confusing.</w:t>
      </w:r>
    </w:p>
  </w:comment>
  <w:comment w:id="36" w:author="Andy Kleinhesselink" w:date="2018-08-21T19:44:00Z" w:initials="AK">
    <w:p w14:paraId="2AD8909B" w14:textId="7DE07D7F" w:rsidR="009E120C" w:rsidRDefault="009E120C">
      <w:pPr>
        <w:pStyle w:val="CommentText"/>
      </w:pPr>
      <w:r>
        <w:rPr>
          <w:rStyle w:val="CommentReference"/>
        </w:rPr>
        <w:annotationRef/>
      </w:r>
      <w:r>
        <w:t>I changed to tau</w:t>
      </w:r>
    </w:p>
  </w:comment>
  <w:comment w:id="51" w:author="Andy Kleinhesselink" w:date="2018-09-14T17:19:00Z" w:initials="AK">
    <w:p w14:paraId="32050376" w14:textId="73840525" w:rsidR="002F762A" w:rsidRDefault="002F762A">
      <w:pPr>
        <w:pStyle w:val="CommentText"/>
      </w:pPr>
      <w:r>
        <w:rPr>
          <w:rStyle w:val="CommentReference"/>
        </w:rPr>
        <w:annotationRef/>
      </w:r>
      <w:r>
        <w:t xml:space="preserve">The flipside to this point is that plant biomass also fluctuates greatly during the season.  It goes from seed to adult plant.  This means there is a lot of room for non-linearities to compound and cause non-additive effects (hand-wavy..).  In any case, I think perennial plant communities with a diversity of size classes all interacting at once would be less likely to show </w:t>
      </w:r>
      <w:r w:rsidR="00900591">
        <w:t>these kinds of dynamics</w:t>
      </w:r>
      <w:r>
        <w:t xml:space="preserve">. Another reason HOIs would be less common.  An exception might be successional communities. </w:t>
      </w:r>
    </w:p>
  </w:comment>
  <w:comment w:id="54" w:author="Jonathan Levine" w:date="2018-07-15T14:53:00Z" w:initials="JML">
    <w:p w14:paraId="67BBB3A4" w14:textId="1414C382" w:rsidR="009E120C" w:rsidRDefault="009E120C">
      <w:pPr>
        <w:pStyle w:val="CommentText"/>
      </w:pPr>
      <w:r>
        <w:rPr>
          <w:rStyle w:val="CommentReference"/>
        </w:rPr>
        <w:annotationRef/>
      </w:r>
      <w:r>
        <w:t xml:space="preserve">Excellent point.  </w:t>
      </w:r>
    </w:p>
  </w:comment>
  <w:comment w:id="58" w:author="Andy Kleinhesselink" w:date="2018-09-14T17:25:00Z" w:initials="AK">
    <w:p w14:paraId="01570BBF" w14:textId="14B43EEC" w:rsidR="002F762A" w:rsidRDefault="002F762A">
      <w:pPr>
        <w:pStyle w:val="CommentText"/>
      </w:pPr>
      <w:r>
        <w:rPr>
          <w:rStyle w:val="CommentReference"/>
        </w:rPr>
        <w:annotationRef/>
      </w:r>
      <w:r>
        <w:t xml:space="preserve">I could add cute drawings of plants to this if you guys think that would improve the appea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BA5929" w15:done="0"/>
  <w15:commentEx w15:paraId="259E50EC" w15:done="0"/>
  <w15:commentEx w15:paraId="5E0034C4" w15:done="0"/>
  <w15:commentEx w15:paraId="0D1EFDAD" w15:done="0"/>
  <w15:commentEx w15:paraId="32B14CD1" w15:done="0"/>
  <w15:commentEx w15:paraId="15DABCF0" w15:done="0"/>
  <w15:commentEx w15:paraId="7979D2CE" w15:done="0"/>
  <w15:commentEx w15:paraId="412790B5" w15:done="0"/>
  <w15:commentEx w15:paraId="3712B47E" w15:done="0"/>
  <w15:commentEx w15:paraId="6A646000" w15:done="0"/>
  <w15:commentEx w15:paraId="4069B56B" w15:done="0"/>
  <w15:commentEx w15:paraId="3FEDC94D" w15:done="0"/>
  <w15:commentEx w15:paraId="0D5088CD" w15:done="0"/>
  <w15:commentEx w15:paraId="659CD55F" w15:done="0"/>
  <w15:commentEx w15:paraId="76F83996" w15:done="0"/>
  <w15:commentEx w15:paraId="3CF67810" w15:done="0"/>
  <w15:commentEx w15:paraId="5668D7F3" w15:done="0"/>
  <w15:commentEx w15:paraId="0F6E9F88" w15:done="0"/>
  <w15:commentEx w15:paraId="74DDE63F" w15:done="0"/>
  <w15:commentEx w15:paraId="5B0C4145" w15:done="0"/>
  <w15:commentEx w15:paraId="2AAF2935" w15:done="0"/>
  <w15:commentEx w15:paraId="22BC2913" w15:done="0"/>
  <w15:commentEx w15:paraId="1543A8C0" w15:done="0"/>
  <w15:commentEx w15:paraId="4A62F12E" w15:done="0"/>
  <w15:commentEx w15:paraId="42C7C2CB" w15:done="0"/>
  <w15:commentEx w15:paraId="2AD8909B" w15:paraIdParent="42C7C2CB" w15:done="0"/>
  <w15:commentEx w15:paraId="32050376" w15:done="0"/>
  <w15:commentEx w15:paraId="67BBB3A4" w15:done="0"/>
  <w15:commentEx w15:paraId="01570B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BA5929" w16cid:durableId="1EEDF7AE"/>
  <w16cid:commentId w16cid:paraId="259E50EC" w16cid:durableId="1EEDFAD5"/>
  <w16cid:commentId w16cid:paraId="5E0034C4" w16cid:durableId="1EEDFBC1"/>
  <w16cid:commentId w16cid:paraId="0D1EFDAD" w16cid:durableId="1EEDFBFB"/>
  <w16cid:commentId w16cid:paraId="32B14CD1" w16cid:durableId="1EF1E2A0"/>
  <w16cid:commentId w16cid:paraId="15DABCF0" w16cid:durableId="1EF1E2A1"/>
  <w16cid:commentId w16cid:paraId="7979D2CE" w16cid:durableId="1EEE00A1"/>
  <w16cid:commentId w16cid:paraId="412790B5" w16cid:durableId="1EEE0065"/>
  <w16cid:commentId w16cid:paraId="3712B47E" w16cid:durableId="1EF1E2A4"/>
  <w16cid:commentId w16cid:paraId="6A646000" w16cid:durableId="1EA6BBCA"/>
  <w16cid:commentId w16cid:paraId="4069B56B" w16cid:durableId="1EEE01A5"/>
  <w16cid:commentId w16cid:paraId="3FEDC94D" w16cid:durableId="1EEE0211"/>
  <w16cid:commentId w16cid:paraId="0D5088CD" w16cid:durableId="1EF1E2AD"/>
  <w16cid:commentId w16cid:paraId="659CD55F" w16cid:durableId="1EEE07E7"/>
  <w16cid:commentId w16cid:paraId="76F83996" w16cid:durableId="1EEE0883"/>
  <w16cid:commentId w16cid:paraId="3CF67810" w16cid:durableId="1EF1E2B2"/>
  <w16cid:commentId w16cid:paraId="5668D7F3" w16cid:durableId="1EF1E2B3"/>
  <w16cid:commentId w16cid:paraId="0F6E9F88" w16cid:durableId="1F3A517A"/>
  <w16cid:commentId w16cid:paraId="74DDE63F" w16cid:durableId="1EF1E541"/>
  <w16cid:commentId w16cid:paraId="5B0C4145" w16cid:durableId="1EB63D64"/>
  <w16cid:commentId w16cid:paraId="2AAF2935" w16cid:durableId="1F3A517D"/>
  <w16cid:commentId w16cid:paraId="22BC2913" w16cid:durableId="1EEE0C8E"/>
  <w16cid:commentId w16cid:paraId="1543A8C0" w16cid:durableId="1EF1E2BA"/>
  <w16cid:commentId w16cid:paraId="4A62F12E" w16cid:durableId="1F26E028"/>
  <w16cid:commentId w16cid:paraId="42C7C2CB" w16cid:durableId="1F3A5183"/>
  <w16cid:commentId w16cid:paraId="2AD8909B" w16cid:durableId="1F26EA22"/>
  <w16cid:commentId w16cid:paraId="32050376" w16cid:durableId="1F466C3D"/>
  <w16cid:commentId w16cid:paraId="67BBB3A4" w16cid:durableId="1F26CDED"/>
  <w16cid:commentId w16cid:paraId="01570BBF" w16cid:durableId="1F466D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E29D8" w14:textId="77777777" w:rsidR="00392BBB" w:rsidRDefault="00392BBB">
      <w:pPr>
        <w:spacing w:after="0"/>
      </w:pPr>
      <w:r>
        <w:separator/>
      </w:r>
    </w:p>
  </w:endnote>
  <w:endnote w:type="continuationSeparator" w:id="0">
    <w:p w14:paraId="5A6AF760" w14:textId="77777777" w:rsidR="00392BBB" w:rsidRDefault="00392BB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A00002EF" w:usb1="4000207B" w:usb2="00000000" w:usb3="00000000" w:csb0="0000009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9E120C" w:rsidRDefault="009E120C">
    <w:pPr>
      <w:pStyle w:val="Foote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8C274A" w14:textId="77777777" w:rsidR="00392BBB" w:rsidRDefault="00392BBB">
      <w:pPr>
        <w:spacing w:after="0"/>
      </w:pPr>
      <w:r>
        <w:separator/>
      </w:r>
    </w:p>
  </w:footnote>
  <w:footnote w:type="continuationSeparator" w:id="0">
    <w:p w14:paraId="638089A3" w14:textId="77777777" w:rsidR="00392BBB" w:rsidRDefault="00392BB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7A0F"/>
    <w:rsid w:val="00017E5B"/>
    <w:rsid w:val="00021DB6"/>
    <w:rsid w:val="00022209"/>
    <w:rsid w:val="00024622"/>
    <w:rsid w:val="0003256E"/>
    <w:rsid w:val="000407E9"/>
    <w:rsid w:val="000423C1"/>
    <w:rsid w:val="00057A7A"/>
    <w:rsid w:val="000633BD"/>
    <w:rsid w:val="000635CF"/>
    <w:rsid w:val="0007109F"/>
    <w:rsid w:val="000725F8"/>
    <w:rsid w:val="00074C1D"/>
    <w:rsid w:val="000802AC"/>
    <w:rsid w:val="00094883"/>
    <w:rsid w:val="00097935"/>
    <w:rsid w:val="000A00C8"/>
    <w:rsid w:val="000B2C35"/>
    <w:rsid w:val="000B358F"/>
    <w:rsid w:val="000B35DE"/>
    <w:rsid w:val="000B3C97"/>
    <w:rsid w:val="000B74AE"/>
    <w:rsid w:val="000C13DF"/>
    <w:rsid w:val="000D1683"/>
    <w:rsid w:val="000E2D60"/>
    <w:rsid w:val="000F73D1"/>
    <w:rsid w:val="00104C42"/>
    <w:rsid w:val="00115C56"/>
    <w:rsid w:val="00125A2C"/>
    <w:rsid w:val="0012796D"/>
    <w:rsid w:val="001346A4"/>
    <w:rsid w:val="00136E54"/>
    <w:rsid w:val="001461C8"/>
    <w:rsid w:val="00147BF8"/>
    <w:rsid w:val="00154223"/>
    <w:rsid w:val="00155BFB"/>
    <w:rsid w:val="00163557"/>
    <w:rsid w:val="00171AAC"/>
    <w:rsid w:val="00171E83"/>
    <w:rsid w:val="00175B82"/>
    <w:rsid w:val="00181318"/>
    <w:rsid w:val="00185210"/>
    <w:rsid w:val="001858A4"/>
    <w:rsid w:val="00193660"/>
    <w:rsid w:val="001A68E9"/>
    <w:rsid w:val="001B5599"/>
    <w:rsid w:val="001D181A"/>
    <w:rsid w:val="001D377E"/>
    <w:rsid w:val="001E1A88"/>
    <w:rsid w:val="001F3D0E"/>
    <w:rsid w:val="001F66FC"/>
    <w:rsid w:val="00201805"/>
    <w:rsid w:val="002070A9"/>
    <w:rsid w:val="00222153"/>
    <w:rsid w:val="0023375E"/>
    <w:rsid w:val="00235288"/>
    <w:rsid w:val="00235A1D"/>
    <w:rsid w:val="00237247"/>
    <w:rsid w:val="002422AD"/>
    <w:rsid w:val="0024253F"/>
    <w:rsid w:val="00256167"/>
    <w:rsid w:val="00264E89"/>
    <w:rsid w:val="00283422"/>
    <w:rsid w:val="002865CB"/>
    <w:rsid w:val="002916DB"/>
    <w:rsid w:val="00291AB6"/>
    <w:rsid w:val="0029570D"/>
    <w:rsid w:val="002961A2"/>
    <w:rsid w:val="002A42D8"/>
    <w:rsid w:val="002A58BE"/>
    <w:rsid w:val="002B6912"/>
    <w:rsid w:val="002C1318"/>
    <w:rsid w:val="002C7770"/>
    <w:rsid w:val="002D7549"/>
    <w:rsid w:val="002E79D2"/>
    <w:rsid w:val="002F0710"/>
    <w:rsid w:val="002F1415"/>
    <w:rsid w:val="002F170D"/>
    <w:rsid w:val="002F3CD7"/>
    <w:rsid w:val="002F4D0E"/>
    <w:rsid w:val="002F648D"/>
    <w:rsid w:val="002F6B01"/>
    <w:rsid w:val="002F762A"/>
    <w:rsid w:val="003017BD"/>
    <w:rsid w:val="003061EC"/>
    <w:rsid w:val="00311108"/>
    <w:rsid w:val="0032539D"/>
    <w:rsid w:val="00327309"/>
    <w:rsid w:val="0032749A"/>
    <w:rsid w:val="00345F27"/>
    <w:rsid w:val="00356459"/>
    <w:rsid w:val="00362941"/>
    <w:rsid w:val="003666F9"/>
    <w:rsid w:val="00366918"/>
    <w:rsid w:val="00366E5F"/>
    <w:rsid w:val="0038260F"/>
    <w:rsid w:val="003840B0"/>
    <w:rsid w:val="00386CB5"/>
    <w:rsid w:val="00390672"/>
    <w:rsid w:val="003913E9"/>
    <w:rsid w:val="00392607"/>
    <w:rsid w:val="00392BBB"/>
    <w:rsid w:val="00396562"/>
    <w:rsid w:val="003A222A"/>
    <w:rsid w:val="003A78DE"/>
    <w:rsid w:val="003B126A"/>
    <w:rsid w:val="003B1848"/>
    <w:rsid w:val="003B229D"/>
    <w:rsid w:val="003B23BC"/>
    <w:rsid w:val="003C16DF"/>
    <w:rsid w:val="003C462E"/>
    <w:rsid w:val="003C4E20"/>
    <w:rsid w:val="003D6101"/>
    <w:rsid w:val="003F035E"/>
    <w:rsid w:val="003F3B8C"/>
    <w:rsid w:val="003F7251"/>
    <w:rsid w:val="003F7DD7"/>
    <w:rsid w:val="00400658"/>
    <w:rsid w:val="004007F8"/>
    <w:rsid w:val="0040751C"/>
    <w:rsid w:val="00416AA2"/>
    <w:rsid w:val="004223F2"/>
    <w:rsid w:val="00434E85"/>
    <w:rsid w:val="00443153"/>
    <w:rsid w:val="0044559B"/>
    <w:rsid w:val="004558C1"/>
    <w:rsid w:val="00455957"/>
    <w:rsid w:val="004623F9"/>
    <w:rsid w:val="00467660"/>
    <w:rsid w:val="00472E69"/>
    <w:rsid w:val="004753D0"/>
    <w:rsid w:val="00482F75"/>
    <w:rsid w:val="00482FE2"/>
    <w:rsid w:val="004A7CD3"/>
    <w:rsid w:val="004B030A"/>
    <w:rsid w:val="004B29D8"/>
    <w:rsid w:val="004B2F46"/>
    <w:rsid w:val="004C44FD"/>
    <w:rsid w:val="004C6A66"/>
    <w:rsid w:val="004D2A59"/>
    <w:rsid w:val="004D74CD"/>
    <w:rsid w:val="004E3A4F"/>
    <w:rsid w:val="005052D7"/>
    <w:rsid w:val="00506580"/>
    <w:rsid w:val="0051421D"/>
    <w:rsid w:val="00515D8D"/>
    <w:rsid w:val="005209EA"/>
    <w:rsid w:val="0052115B"/>
    <w:rsid w:val="005222BA"/>
    <w:rsid w:val="00524B65"/>
    <w:rsid w:val="00525B6E"/>
    <w:rsid w:val="005305EF"/>
    <w:rsid w:val="005329FC"/>
    <w:rsid w:val="00534E1B"/>
    <w:rsid w:val="005372DC"/>
    <w:rsid w:val="00540AF2"/>
    <w:rsid w:val="00540DA5"/>
    <w:rsid w:val="00542765"/>
    <w:rsid w:val="005505BB"/>
    <w:rsid w:val="00553202"/>
    <w:rsid w:val="0055416F"/>
    <w:rsid w:val="00555918"/>
    <w:rsid w:val="00563CD4"/>
    <w:rsid w:val="00563FF5"/>
    <w:rsid w:val="00587DB2"/>
    <w:rsid w:val="00595679"/>
    <w:rsid w:val="005A2951"/>
    <w:rsid w:val="005A5626"/>
    <w:rsid w:val="005B77EB"/>
    <w:rsid w:val="005C60B9"/>
    <w:rsid w:val="005C7DF9"/>
    <w:rsid w:val="005E21C2"/>
    <w:rsid w:val="005E388B"/>
    <w:rsid w:val="005E7D95"/>
    <w:rsid w:val="005F5537"/>
    <w:rsid w:val="00604E05"/>
    <w:rsid w:val="00605492"/>
    <w:rsid w:val="0061034E"/>
    <w:rsid w:val="006108D0"/>
    <w:rsid w:val="006131C7"/>
    <w:rsid w:val="00613E37"/>
    <w:rsid w:val="006142EE"/>
    <w:rsid w:val="00616BAF"/>
    <w:rsid w:val="00617141"/>
    <w:rsid w:val="00620A7E"/>
    <w:rsid w:val="006249DF"/>
    <w:rsid w:val="00633D92"/>
    <w:rsid w:val="0063756B"/>
    <w:rsid w:val="00641C2F"/>
    <w:rsid w:val="00642B7F"/>
    <w:rsid w:val="00645793"/>
    <w:rsid w:val="006564A4"/>
    <w:rsid w:val="00661CB0"/>
    <w:rsid w:val="006776FA"/>
    <w:rsid w:val="006827ED"/>
    <w:rsid w:val="00694199"/>
    <w:rsid w:val="0069477D"/>
    <w:rsid w:val="00696E1C"/>
    <w:rsid w:val="006A001D"/>
    <w:rsid w:val="006A0465"/>
    <w:rsid w:val="006A2EBB"/>
    <w:rsid w:val="006B266A"/>
    <w:rsid w:val="006B4336"/>
    <w:rsid w:val="006D5FDA"/>
    <w:rsid w:val="006E4237"/>
    <w:rsid w:val="006E4B1F"/>
    <w:rsid w:val="006F04A5"/>
    <w:rsid w:val="006F5B8B"/>
    <w:rsid w:val="006F61D0"/>
    <w:rsid w:val="006F7BC5"/>
    <w:rsid w:val="007011F1"/>
    <w:rsid w:val="0070122A"/>
    <w:rsid w:val="007039BD"/>
    <w:rsid w:val="00707A12"/>
    <w:rsid w:val="00713FA4"/>
    <w:rsid w:val="00723001"/>
    <w:rsid w:val="007254DA"/>
    <w:rsid w:val="00725DFA"/>
    <w:rsid w:val="00731158"/>
    <w:rsid w:val="00734B7F"/>
    <w:rsid w:val="00735A48"/>
    <w:rsid w:val="00735D12"/>
    <w:rsid w:val="0073612C"/>
    <w:rsid w:val="00737CDF"/>
    <w:rsid w:val="00745446"/>
    <w:rsid w:val="00746378"/>
    <w:rsid w:val="007543E5"/>
    <w:rsid w:val="007613CD"/>
    <w:rsid w:val="00762A08"/>
    <w:rsid w:val="00762A58"/>
    <w:rsid w:val="00762F8F"/>
    <w:rsid w:val="007722B8"/>
    <w:rsid w:val="00775E0E"/>
    <w:rsid w:val="00782BCD"/>
    <w:rsid w:val="00786CE8"/>
    <w:rsid w:val="00786DC7"/>
    <w:rsid w:val="00794189"/>
    <w:rsid w:val="0079504F"/>
    <w:rsid w:val="007A229F"/>
    <w:rsid w:val="007A4D6F"/>
    <w:rsid w:val="007A5076"/>
    <w:rsid w:val="007A53E0"/>
    <w:rsid w:val="007A5FD9"/>
    <w:rsid w:val="007B06ED"/>
    <w:rsid w:val="007B137A"/>
    <w:rsid w:val="007B2B9A"/>
    <w:rsid w:val="007B5C63"/>
    <w:rsid w:val="007C13D7"/>
    <w:rsid w:val="007C5074"/>
    <w:rsid w:val="007D15EE"/>
    <w:rsid w:val="007D23D7"/>
    <w:rsid w:val="007D41F0"/>
    <w:rsid w:val="007D5CD2"/>
    <w:rsid w:val="007E6387"/>
    <w:rsid w:val="007F10AC"/>
    <w:rsid w:val="007F2B64"/>
    <w:rsid w:val="007F5B3C"/>
    <w:rsid w:val="007F6090"/>
    <w:rsid w:val="008017B3"/>
    <w:rsid w:val="00811537"/>
    <w:rsid w:val="00811892"/>
    <w:rsid w:val="008126A0"/>
    <w:rsid w:val="00830521"/>
    <w:rsid w:val="0083280F"/>
    <w:rsid w:val="00837BAD"/>
    <w:rsid w:val="00841145"/>
    <w:rsid w:val="008423F9"/>
    <w:rsid w:val="00843A27"/>
    <w:rsid w:val="00847F1E"/>
    <w:rsid w:val="00854D5C"/>
    <w:rsid w:val="00855A32"/>
    <w:rsid w:val="00861762"/>
    <w:rsid w:val="00871ECE"/>
    <w:rsid w:val="00874D10"/>
    <w:rsid w:val="0087569B"/>
    <w:rsid w:val="00877B92"/>
    <w:rsid w:val="008817B9"/>
    <w:rsid w:val="0088315A"/>
    <w:rsid w:val="00896B38"/>
    <w:rsid w:val="008A10A6"/>
    <w:rsid w:val="008A671C"/>
    <w:rsid w:val="008A72E9"/>
    <w:rsid w:val="008B18CA"/>
    <w:rsid w:val="008B1A03"/>
    <w:rsid w:val="008C1C38"/>
    <w:rsid w:val="008D0335"/>
    <w:rsid w:val="008D2BE6"/>
    <w:rsid w:val="008D763A"/>
    <w:rsid w:val="008E1024"/>
    <w:rsid w:val="008F10EC"/>
    <w:rsid w:val="008F75DD"/>
    <w:rsid w:val="00900591"/>
    <w:rsid w:val="00902BFF"/>
    <w:rsid w:val="0090565B"/>
    <w:rsid w:val="0091020A"/>
    <w:rsid w:val="00917F8B"/>
    <w:rsid w:val="009205B1"/>
    <w:rsid w:val="00927C9B"/>
    <w:rsid w:val="0093039B"/>
    <w:rsid w:val="00937A28"/>
    <w:rsid w:val="009514BB"/>
    <w:rsid w:val="00953C98"/>
    <w:rsid w:val="00954E6F"/>
    <w:rsid w:val="009614A4"/>
    <w:rsid w:val="009761CF"/>
    <w:rsid w:val="009823D3"/>
    <w:rsid w:val="00987D59"/>
    <w:rsid w:val="009965D1"/>
    <w:rsid w:val="009A1C14"/>
    <w:rsid w:val="009A2CBC"/>
    <w:rsid w:val="009A73D0"/>
    <w:rsid w:val="009B6D1E"/>
    <w:rsid w:val="009C2F65"/>
    <w:rsid w:val="009C4676"/>
    <w:rsid w:val="009C4CDF"/>
    <w:rsid w:val="009C740B"/>
    <w:rsid w:val="009D1904"/>
    <w:rsid w:val="009D55FA"/>
    <w:rsid w:val="009D721E"/>
    <w:rsid w:val="009D775A"/>
    <w:rsid w:val="009E120C"/>
    <w:rsid w:val="009E18ED"/>
    <w:rsid w:val="009E7914"/>
    <w:rsid w:val="00A0621E"/>
    <w:rsid w:val="00A06B5E"/>
    <w:rsid w:val="00A1442F"/>
    <w:rsid w:val="00A159AD"/>
    <w:rsid w:val="00A17826"/>
    <w:rsid w:val="00A22074"/>
    <w:rsid w:val="00A33854"/>
    <w:rsid w:val="00A42F96"/>
    <w:rsid w:val="00A453B7"/>
    <w:rsid w:val="00A62297"/>
    <w:rsid w:val="00A6374E"/>
    <w:rsid w:val="00A63A9D"/>
    <w:rsid w:val="00A664B3"/>
    <w:rsid w:val="00A66607"/>
    <w:rsid w:val="00A7676A"/>
    <w:rsid w:val="00A76F5F"/>
    <w:rsid w:val="00A77306"/>
    <w:rsid w:val="00A8294F"/>
    <w:rsid w:val="00A8591F"/>
    <w:rsid w:val="00A90D09"/>
    <w:rsid w:val="00A91CBB"/>
    <w:rsid w:val="00A95A5A"/>
    <w:rsid w:val="00AA4B2D"/>
    <w:rsid w:val="00AC5CF7"/>
    <w:rsid w:val="00AC7B19"/>
    <w:rsid w:val="00AC7C1E"/>
    <w:rsid w:val="00AD2064"/>
    <w:rsid w:val="00AE160A"/>
    <w:rsid w:val="00AE2E61"/>
    <w:rsid w:val="00AE54AF"/>
    <w:rsid w:val="00AF01A0"/>
    <w:rsid w:val="00AF0C3A"/>
    <w:rsid w:val="00AF2CFB"/>
    <w:rsid w:val="00AF755B"/>
    <w:rsid w:val="00B00A38"/>
    <w:rsid w:val="00B042AE"/>
    <w:rsid w:val="00B13F40"/>
    <w:rsid w:val="00B146B0"/>
    <w:rsid w:val="00B16C99"/>
    <w:rsid w:val="00B2409A"/>
    <w:rsid w:val="00B251E4"/>
    <w:rsid w:val="00B3111A"/>
    <w:rsid w:val="00B32B34"/>
    <w:rsid w:val="00B353DB"/>
    <w:rsid w:val="00B40093"/>
    <w:rsid w:val="00B42190"/>
    <w:rsid w:val="00B44645"/>
    <w:rsid w:val="00B51231"/>
    <w:rsid w:val="00B558EB"/>
    <w:rsid w:val="00B570B6"/>
    <w:rsid w:val="00B65672"/>
    <w:rsid w:val="00B7338B"/>
    <w:rsid w:val="00B74CF6"/>
    <w:rsid w:val="00B74CF7"/>
    <w:rsid w:val="00B838FF"/>
    <w:rsid w:val="00B84F3F"/>
    <w:rsid w:val="00B92CBD"/>
    <w:rsid w:val="00B93196"/>
    <w:rsid w:val="00B96BFA"/>
    <w:rsid w:val="00BA2597"/>
    <w:rsid w:val="00BA31DD"/>
    <w:rsid w:val="00BB2A54"/>
    <w:rsid w:val="00BB40C0"/>
    <w:rsid w:val="00BC099B"/>
    <w:rsid w:val="00BC6B38"/>
    <w:rsid w:val="00BC795B"/>
    <w:rsid w:val="00BD2E83"/>
    <w:rsid w:val="00BD3DE5"/>
    <w:rsid w:val="00BD75EE"/>
    <w:rsid w:val="00BE0FC8"/>
    <w:rsid w:val="00BE53CA"/>
    <w:rsid w:val="00BF58F7"/>
    <w:rsid w:val="00BF7BAF"/>
    <w:rsid w:val="00C05EBC"/>
    <w:rsid w:val="00C130C3"/>
    <w:rsid w:val="00C15DC8"/>
    <w:rsid w:val="00C17375"/>
    <w:rsid w:val="00C2079B"/>
    <w:rsid w:val="00C20EA8"/>
    <w:rsid w:val="00C27F91"/>
    <w:rsid w:val="00C32A0E"/>
    <w:rsid w:val="00C45A90"/>
    <w:rsid w:val="00C5194E"/>
    <w:rsid w:val="00C51E7E"/>
    <w:rsid w:val="00C5228E"/>
    <w:rsid w:val="00C557AF"/>
    <w:rsid w:val="00C57AA2"/>
    <w:rsid w:val="00C60F12"/>
    <w:rsid w:val="00C6584D"/>
    <w:rsid w:val="00C65956"/>
    <w:rsid w:val="00C709A8"/>
    <w:rsid w:val="00C848D5"/>
    <w:rsid w:val="00C8696F"/>
    <w:rsid w:val="00CB7013"/>
    <w:rsid w:val="00CC0BA7"/>
    <w:rsid w:val="00CC3F4A"/>
    <w:rsid w:val="00CC68E7"/>
    <w:rsid w:val="00CD64D0"/>
    <w:rsid w:val="00CE4502"/>
    <w:rsid w:val="00CE658F"/>
    <w:rsid w:val="00D00F18"/>
    <w:rsid w:val="00D03A67"/>
    <w:rsid w:val="00D0550B"/>
    <w:rsid w:val="00D107EE"/>
    <w:rsid w:val="00D127DE"/>
    <w:rsid w:val="00D27415"/>
    <w:rsid w:val="00D31091"/>
    <w:rsid w:val="00D35815"/>
    <w:rsid w:val="00D467ED"/>
    <w:rsid w:val="00D56A49"/>
    <w:rsid w:val="00D668CE"/>
    <w:rsid w:val="00D702AB"/>
    <w:rsid w:val="00D72D86"/>
    <w:rsid w:val="00D769D9"/>
    <w:rsid w:val="00D7747E"/>
    <w:rsid w:val="00D80090"/>
    <w:rsid w:val="00D80F04"/>
    <w:rsid w:val="00D848CA"/>
    <w:rsid w:val="00D85B27"/>
    <w:rsid w:val="00D8745E"/>
    <w:rsid w:val="00D9150E"/>
    <w:rsid w:val="00D9163F"/>
    <w:rsid w:val="00D925C0"/>
    <w:rsid w:val="00D94617"/>
    <w:rsid w:val="00DA4927"/>
    <w:rsid w:val="00DB194D"/>
    <w:rsid w:val="00DB2857"/>
    <w:rsid w:val="00DB6F66"/>
    <w:rsid w:val="00DB7382"/>
    <w:rsid w:val="00DC7337"/>
    <w:rsid w:val="00DE07DD"/>
    <w:rsid w:val="00DE4A69"/>
    <w:rsid w:val="00DE6242"/>
    <w:rsid w:val="00DF17A1"/>
    <w:rsid w:val="00DF254F"/>
    <w:rsid w:val="00E00A99"/>
    <w:rsid w:val="00E1153D"/>
    <w:rsid w:val="00E144E6"/>
    <w:rsid w:val="00E44327"/>
    <w:rsid w:val="00E474BD"/>
    <w:rsid w:val="00E52776"/>
    <w:rsid w:val="00E53D49"/>
    <w:rsid w:val="00E60AA0"/>
    <w:rsid w:val="00E64622"/>
    <w:rsid w:val="00E65867"/>
    <w:rsid w:val="00E70044"/>
    <w:rsid w:val="00E707B7"/>
    <w:rsid w:val="00E74718"/>
    <w:rsid w:val="00E8164E"/>
    <w:rsid w:val="00E84F09"/>
    <w:rsid w:val="00E86231"/>
    <w:rsid w:val="00E93DCC"/>
    <w:rsid w:val="00E9515D"/>
    <w:rsid w:val="00E97CEA"/>
    <w:rsid w:val="00E97E5C"/>
    <w:rsid w:val="00EA0496"/>
    <w:rsid w:val="00EA5C0F"/>
    <w:rsid w:val="00EB3C71"/>
    <w:rsid w:val="00EB57D7"/>
    <w:rsid w:val="00EB74D5"/>
    <w:rsid w:val="00EC01A1"/>
    <w:rsid w:val="00EC2FB8"/>
    <w:rsid w:val="00EC59BC"/>
    <w:rsid w:val="00EC66DE"/>
    <w:rsid w:val="00ED6805"/>
    <w:rsid w:val="00ED70D3"/>
    <w:rsid w:val="00EF249D"/>
    <w:rsid w:val="00EF4366"/>
    <w:rsid w:val="00F034BB"/>
    <w:rsid w:val="00F1355F"/>
    <w:rsid w:val="00F31533"/>
    <w:rsid w:val="00F31E08"/>
    <w:rsid w:val="00F32232"/>
    <w:rsid w:val="00F34795"/>
    <w:rsid w:val="00F352C9"/>
    <w:rsid w:val="00F372AE"/>
    <w:rsid w:val="00F575F2"/>
    <w:rsid w:val="00F75903"/>
    <w:rsid w:val="00F77140"/>
    <w:rsid w:val="00F82748"/>
    <w:rsid w:val="00F90404"/>
    <w:rsid w:val="00F9294C"/>
    <w:rsid w:val="00F95078"/>
    <w:rsid w:val="00F9758A"/>
    <w:rsid w:val="00FA25B6"/>
    <w:rsid w:val="00FA398A"/>
    <w:rsid w:val="00FA49A0"/>
    <w:rsid w:val="00FA7B0B"/>
    <w:rsid w:val="00FB2B55"/>
    <w:rsid w:val="00FB51D5"/>
    <w:rsid w:val="00FC527B"/>
    <w:rsid w:val="00FC6003"/>
    <w:rsid w:val="00FD337E"/>
    <w:rsid w:val="00FD5022"/>
    <w:rsid w:val="00FD5FFE"/>
    <w:rsid w:val="00FE0701"/>
    <w:rsid w:val="00FE2ADC"/>
    <w:rsid w:val="00FE2B5E"/>
    <w:rsid w:val="00FE3A4F"/>
    <w:rsid w:val="00FF2A16"/>
    <w:rsid w:val="00FF3848"/>
    <w:rsid w:val="00FF3FA8"/>
    <w:rsid w:val="00FF4CA1"/>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9E024B-3226-5D4E-A547-DAD99B41C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TotalTime>
  <Pages>28</Pages>
  <Words>19397</Words>
  <Characters>110568</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79</cp:revision>
  <dcterms:created xsi:type="dcterms:W3CDTF">2018-07-15T11:22:00Z</dcterms:created>
  <dcterms:modified xsi:type="dcterms:W3CDTF">2018-09-15T00: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5"&gt;&lt;session id="ieEtHMej"/&gt;&lt;style id="http://www.zotero.org/styles/ecology" hasBibliography="1" bibliographyStyleHasBeenSet="1"/&gt;&lt;prefs&gt;&lt;pref name="fieldType" value="Field"/&gt;&lt;/prefs&gt;&lt;/data&gt;</vt:lpwstr>
  </property>
</Properties>
</file>